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E3B8021" w:rsidR="6CD8D7D7" w:rsidRPr="00C73AB0" w:rsidRDefault="65F2A09D" w:rsidP="4364BEB3">
      <w:pPr>
        <w:spacing w:line="259" w:lineRule="auto"/>
        <w:ind w:left="3600"/>
        <w:jc w:val="left"/>
        <w:rPr>
          <w:color w:val="000000" w:themeColor="text1"/>
          <w:lang w:val="vi-VN"/>
        </w:rPr>
      </w:pPr>
      <w:r w:rsidRPr="00C66CDF">
        <w:rPr>
          <w:color w:val="000000" w:themeColor="text1"/>
        </w:rPr>
        <w:t xml:space="preserve">APPROVED BY: ________________________________  </w:t>
      </w:r>
      <w:r w:rsidR="6CD8D7D7" w:rsidRPr="00C66CDF">
        <w:br/>
      </w:r>
      <w:r w:rsidR="00C73AB0">
        <w:rPr>
          <w:color w:val="000000" w:themeColor="text1"/>
        </w:rPr>
        <w:t>Dr</w:t>
      </w:r>
      <w:r w:rsidR="00C73AB0">
        <w:rPr>
          <w:color w:val="000000" w:themeColor="text1"/>
          <w:lang w:val="vi-VN"/>
        </w:rPr>
        <w:t>. Nguyễn Thị Thúy Loan</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0D8C5CA0"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Mai Hoàng Bảo Ân</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3CA78A85"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sidRPr="00C66CDF">
        <w:rPr>
          <w:color w:val="000000" w:themeColor="text1"/>
        </w:rPr>
        <w:t>Dr. Nguyễn Thị Thanh Sang</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637D964" w:rsidR="00A45DCC" w:rsidRPr="00BC7A27" w:rsidRDefault="00A45DCC" w:rsidP="00A45DCC">
      <w:pPr>
        <w:autoSpaceDE w:val="0"/>
        <w:autoSpaceDN w:val="0"/>
        <w:adjustRightInd w:val="0"/>
        <w:ind w:left="3600"/>
        <w:rPr>
          <w:color w:val="000000"/>
          <w:lang w:val="vi-VN"/>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xml:space="preserve">. Hồ </w:t>
      </w:r>
      <w:r w:rsidR="00BC7A27">
        <w:rPr>
          <w:color w:val="000000"/>
        </w:rPr>
        <w:t>Long Văn</w:t>
      </w:r>
    </w:p>
    <w:p w14:paraId="7056C43A" w14:textId="77777777" w:rsidR="00A45DCC" w:rsidRPr="00C66CDF" w:rsidRDefault="00A45DCC" w:rsidP="00A45DCC">
      <w:pPr>
        <w:autoSpaceDE w:val="0"/>
        <w:autoSpaceDN w:val="0"/>
        <w:adjustRightInd w:val="0"/>
        <w:ind w:left="3600"/>
        <w:rPr>
          <w:color w:val="000000"/>
        </w:rPr>
      </w:pPr>
    </w:p>
    <w:p w14:paraId="167325AE" w14:textId="77777777" w:rsidR="00A45DCC" w:rsidRPr="00C73AB0" w:rsidRDefault="00A45DCC" w:rsidP="00C73AB0">
      <w:pPr>
        <w:autoSpaceDE w:val="0"/>
        <w:autoSpaceDN w:val="0"/>
        <w:adjustRightInd w:val="0"/>
        <w:rPr>
          <w:color w:val="000000"/>
          <w:lang w:val="vi-VN"/>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29B71F8F" w:rsidR="00A45DCC" w:rsidRPr="00C66CDF" w:rsidRDefault="675A5C19" w:rsidP="007C575A">
      <w:pPr>
        <w:pStyle w:val="Heading1"/>
        <w:numPr>
          <w:ilvl w:val="0"/>
          <w:numId w:val="0"/>
        </w:numPr>
        <w:jc w:val="center"/>
      </w:pPr>
      <w:bookmarkStart w:id="1" w:name="_Toc514144956"/>
      <w:bookmarkStart w:id="2" w:name="_Toc171850009"/>
      <w:r w:rsidRPr="00C66CDF">
        <w:lastRenderedPageBreak/>
        <w:t>A</w:t>
      </w:r>
      <w:r w:rsidR="27F29253" w:rsidRPr="00C66CDF">
        <w:t>CKNOWLE</w:t>
      </w:r>
      <w:r w:rsidR="00C01850">
        <w:t>D</w:t>
      </w:r>
      <w:r w:rsidR="27F29253" w:rsidRPr="00C66CDF">
        <w:t>GMENTS</w:t>
      </w:r>
      <w:bookmarkEnd w:id="1"/>
      <w:bookmarkEnd w:id="2"/>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3" w:name="_Toc514144957"/>
      <w:bookmarkStart w:id="4" w:name="_Toc171850010"/>
      <w:r w:rsidRPr="00C66CDF">
        <w:lastRenderedPageBreak/>
        <w:t>TABLE OF CONTENTS</w:t>
      </w:r>
      <w:bookmarkEnd w:id="3"/>
      <w:bookmarkEnd w:id="4"/>
    </w:p>
    <w:p w14:paraId="5CAA9421" w14:textId="77777777" w:rsidR="00BA7590" w:rsidRPr="00C66CDF" w:rsidRDefault="00BA7590" w:rsidP="00BA7590"/>
    <w:sdt>
      <w:sdtPr>
        <w:id w:val="560263857"/>
        <w:docPartObj>
          <w:docPartGallery w:val="Table of Contents"/>
          <w:docPartUnique/>
        </w:docPartObj>
      </w:sdtPr>
      <w:sdtContent>
        <w:p w14:paraId="28C4E548" w14:textId="4516636F" w:rsidR="00E06520"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850009" w:history="1">
            <w:r w:rsidR="00E06520" w:rsidRPr="00960B22">
              <w:rPr>
                <w:rStyle w:val="Hyperlink"/>
                <w:noProof/>
              </w:rPr>
              <w:t>ACKNOWLEDGMENTS</w:t>
            </w:r>
            <w:r w:rsidR="00E06520">
              <w:rPr>
                <w:noProof/>
                <w:webHidden/>
              </w:rPr>
              <w:tab/>
            </w:r>
            <w:r w:rsidR="00E06520">
              <w:rPr>
                <w:noProof/>
                <w:webHidden/>
              </w:rPr>
              <w:fldChar w:fldCharType="begin"/>
            </w:r>
            <w:r w:rsidR="00E06520">
              <w:rPr>
                <w:noProof/>
                <w:webHidden/>
              </w:rPr>
              <w:instrText xml:space="preserve"> PAGEREF _Toc171850009 \h </w:instrText>
            </w:r>
            <w:r w:rsidR="00E06520">
              <w:rPr>
                <w:noProof/>
                <w:webHidden/>
              </w:rPr>
            </w:r>
            <w:r w:rsidR="00E06520">
              <w:rPr>
                <w:noProof/>
                <w:webHidden/>
              </w:rPr>
              <w:fldChar w:fldCharType="separate"/>
            </w:r>
            <w:r w:rsidR="00685E22">
              <w:rPr>
                <w:noProof/>
                <w:webHidden/>
              </w:rPr>
              <w:t>3</w:t>
            </w:r>
            <w:r w:rsidR="00E06520">
              <w:rPr>
                <w:noProof/>
                <w:webHidden/>
              </w:rPr>
              <w:fldChar w:fldCharType="end"/>
            </w:r>
          </w:hyperlink>
        </w:p>
        <w:p w14:paraId="249CD3A6" w14:textId="41BA0970" w:rsidR="00E06520" w:rsidRDefault="00000000">
          <w:pPr>
            <w:pStyle w:val="TOC1"/>
            <w:rPr>
              <w:rFonts w:asciiTheme="minorHAnsi" w:eastAsiaTheme="minorEastAsia" w:hAnsiTheme="minorHAnsi" w:cstheme="minorBidi"/>
              <w:noProof/>
              <w:kern w:val="2"/>
              <w14:ligatures w14:val="standardContextual"/>
            </w:rPr>
          </w:pPr>
          <w:hyperlink w:anchor="_Toc171850010" w:history="1">
            <w:r w:rsidR="00E06520" w:rsidRPr="00960B22">
              <w:rPr>
                <w:rStyle w:val="Hyperlink"/>
                <w:noProof/>
              </w:rPr>
              <w:t>TABLE OF CONTENTS</w:t>
            </w:r>
            <w:r w:rsidR="00E06520">
              <w:rPr>
                <w:noProof/>
                <w:webHidden/>
              </w:rPr>
              <w:tab/>
            </w:r>
            <w:r w:rsidR="00E06520">
              <w:rPr>
                <w:noProof/>
                <w:webHidden/>
              </w:rPr>
              <w:fldChar w:fldCharType="begin"/>
            </w:r>
            <w:r w:rsidR="00E06520">
              <w:rPr>
                <w:noProof/>
                <w:webHidden/>
              </w:rPr>
              <w:instrText xml:space="preserve"> PAGEREF _Toc171850010 \h </w:instrText>
            </w:r>
            <w:r w:rsidR="00E06520">
              <w:rPr>
                <w:noProof/>
                <w:webHidden/>
              </w:rPr>
            </w:r>
            <w:r w:rsidR="00E06520">
              <w:rPr>
                <w:noProof/>
                <w:webHidden/>
              </w:rPr>
              <w:fldChar w:fldCharType="separate"/>
            </w:r>
            <w:r w:rsidR="00685E22">
              <w:rPr>
                <w:noProof/>
                <w:webHidden/>
              </w:rPr>
              <w:t>4</w:t>
            </w:r>
            <w:r w:rsidR="00E06520">
              <w:rPr>
                <w:noProof/>
                <w:webHidden/>
              </w:rPr>
              <w:fldChar w:fldCharType="end"/>
            </w:r>
          </w:hyperlink>
        </w:p>
        <w:p w14:paraId="2F704EA3" w14:textId="061FB249" w:rsidR="00E06520" w:rsidRDefault="00000000">
          <w:pPr>
            <w:pStyle w:val="TOC1"/>
            <w:rPr>
              <w:rFonts w:asciiTheme="minorHAnsi" w:eastAsiaTheme="minorEastAsia" w:hAnsiTheme="minorHAnsi" w:cstheme="minorBidi"/>
              <w:noProof/>
              <w:kern w:val="2"/>
              <w14:ligatures w14:val="standardContextual"/>
            </w:rPr>
          </w:pPr>
          <w:hyperlink w:anchor="_Toc171850011" w:history="1">
            <w:r w:rsidR="00E06520" w:rsidRPr="00960B22">
              <w:rPr>
                <w:rStyle w:val="Hyperlink"/>
                <w:noProof/>
              </w:rPr>
              <w:t>LIST OF FIGURES</w:t>
            </w:r>
            <w:r w:rsidR="00E06520">
              <w:rPr>
                <w:noProof/>
                <w:webHidden/>
              </w:rPr>
              <w:tab/>
            </w:r>
            <w:r w:rsidR="00E06520">
              <w:rPr>
                <w:noProof/>
                <w:webHidden/>
              </w:rPr>
              <w:fldChar w:fldCharType="begin"/>
            </w:r>
            <w:r w:rsidR="00E06520">
              <w:rPr>
                <w:noProof/>
                <w:webHidden/>
              </w:rPr>
              <w:instrText xml:space="preserve"> PAGEREF _Toc171850011 \h </w:instrText>
            </w:r>
            <w:r w:rsidR="00E06520">
              <w:rPr>
                <w:noProof/>
                <w:webHidden/>
              </w:rPr>
            </w:r>
            <w:r w:rsidR="00E06520">
              <w:rPr>
                <w:noProof/>
                <w:webHidden/>
              </w:rPr>
              <w:fldChar w:fldCharType="separate"/>
            </w:r>
            <w:r w:rsidR="00685E22">
              <w:rPr>
                <w:noProof/>
                <w:webHidden/>
              </w:rPr>
              <w:t>6</w:t>
            </w:r>
            <w:r w:rsidR="00E06520">
              <w:rPr>
                <w:noProof/>
                <w:webHidden/>
              </w:rPr>
              <w:fldChar w:fldCharType="end"/>
            </w:r>
          </w:hyperlink>
        </w:p>
        <w:p w14:paraId="02859A10" w14:textId="7B0561C0" w:rsidR="00E06520" w:rsidRDefault="00000000">
          <w:pPr>
            <w:pStyle w:val="TOC1"/>
            <w:rPr>
              <w:rFonts w:asciiTheme="minorHAnsi" w:eastAsiaTheme="minorEastAsia" w:hAnsiTheme="minorHAnsi" w:cstheme="minorBidi"/>
              <w:noProof/>
              <w:kern w:val="2"/>
              <w14:ligatures w14:val="standardContextual"/>
            </w:rPr>
          </w:pPr>
          <w:hyperlink w:anchor="_Toc171850012" w:history="1">
            <w:r w:rsidR="00E06520" w:rsidRPr="00960B22">
              <w:rPr>
                <w:rStyle w:val="Hyperlink"/>
                <w:noProof/>
              </w:rPr>
              <w:t>LIST OF TABLES</w:t>
            </w:r>
            <w:r w:rsidR="00E06520">
              <w:rPr>
                <w:noProof/>
                <w:webHidden/>
              </w:rPr>
              <w:tab/>
            </w:r>
            <w:r w:rsidR="00E06520">
              <w:rPr>
                <w:noProof/>
                <w:webHidden/>
              </w:rPr>
              <w:fldChar w:fldCharType="begin"/>
            </w:r>
            <w:r w:rsidR="00E06520">
              <w:rPr>
                <w:noProof/>
                <w:webHidden/>
              </w:rPr>
              <w:instrText xml:space="preserve"> PAGEREF _Toc171850012 \h </w:instrText>
            </w:r>
            <w:r w:rsidR="00E06520">
              <w:rPr>
                <w:noProof/>
                <w:webHidden/>
              </w:rPr>
            </w:r>
            <w:r w:rsidR="00E06520">
              <w:rPr>
                <w:noProof/>
                <w:webHidden/>
              </w:rPr>
              <w:fldChar w:fldCharType="separate"/>
            </w:r>
            <w:r w:rsidR="00685E22">
              <w:rPr>
                <w:noProof/>
                <w:webHidden/>
              </w:rPr>
              <w:t>7</w:t>
            </w:r>
            <w:r w:rsidR="00E06520">
              <w:rPr>
                <w:noProof/>
                <w:webHidden/>
              </w:rPr>
              <w:fldChar w:fldCharType="end"/>
            </w:r>
          </w:hyperlink>
        </w:p>
        <w:p w14:paraId="5A73F8EE" w14:textId="1A2A6B22" w:rsidR="00E06520" w:rsidRDefault="00000000">
          <w:pPr>
            <w:pStyle w:val="TOC1"/>
            <w:rPr>
              <w:rFonts w:asciiTheme="minorHAnsi" w:eastAsiaTheme="minorEastAsia" w:hAnsiTheme="minorHAnsi" w:cstheme="minorBidi"/>
              <w:noProof/>
              <w:kern w:val="2"/>
              <w14:ligatures w14:val="standardContextual"/>
            </w:rPr>
          </w:pPr>
          <w:hyperlink w:anchor="_Toc171850013" w:history="1">
            <w:r w:rsidR="00E06520" w:rsidRPr="00960B22">
              <w:rPr>
                <w:rStyle w:val="Hyperlink"/>
                <w:noProof/>
              </w:rPr>
              <w:t>LIST OF EQUATIONS</w:t>
            </w:r>
            <w:r w:rsidR="00E06520">
              <w:rPr>
                <w:noProof/>
                <w:webHidden/>
              </w:rPr>
              <w:tab/>
            </w:r>
            <w:r w:rsidR="00E06520">
              <w:rPr>
                <w:noProof/>
                <w:webHidden/>
              </w:rPr>
              <w:fldChar w:fldCharType="begin"/>
            </w:r>
            <w:r w:rsidR="00E06520">
              <w:rPr>
                <w:noProof/>
                <w:webHidden/>
              </w:rPr>
              <w:instrText xml:space="preserve"> PAGEREF _Toc171850013 \h </w:instrText>
            </w:r>
            <w:r w:rsidR="00E06520">
              <w:rPr>
                <w:noProof/>
                <w:webHidden/>
              </w:rPr>
            </w:r>
            <w:r w:rsidR="00E06520">
              <w:rPr>
                <w:noProof/>
                <w:webHidden/>
              </w:rPr>
              <w:fldChar w:fldCharType="separate"/>
            </w:r>
            <w:r w:rsidR="00685E22">
              <w:rPr>
                <w:noProof/>
                <w:webHidden/>
              </w:rPr>
              <w:t>8</w:t>
            </w:r>
            <w:r w:rsidR="00E06520">
              <w:rPr>
                <w:noProof/>
                <w:webHidden/>
              </w:rPr>
              <w:fldChar w:fldCharType="end"/>
            </w:r>
          </w:hyperlink>
        </w:p>
        <w:p w14:paraId="2E21A73E" w14:textId="48769D24" w:rsidR="00E06520" w:rsidRDefault="00000000">
          <w:pPr>
            <w:pStyle w:val="TOC1"/>
            <w:rPr>
              <w:rFonts w:asciiTheme="minorHAnsi" w:eastAsiaTheme="minorEastAsia" w:hAnsiTheme="minorHAnsi" w:cstheme="minorBidi"/>
              <w:noProof/>
              <w:kern w:val="2"/>
              <w14:ligatures w14:val="standardContextual"/>
            </w:rPr>
          </w:pPr>
          <w:hyperlink w:anchor="_Toc171850014" w:history="1">
            <w:r w:rsidR="00E06520" w:rsidRPr="00960B22">
              <w:rPr>
                <w:rStyle w:val="Hyperlink"/>
                <w:noProof/>
              </w:rPr>
              <w:t>ABSTRACT</w:t>
            </w:r>
            <w:r w:rsidR="00E06520">
              <w:rPr>
                <w:noProof/>
                <w:webHidden/>
              </w:rPr>
              <w:tab/>
            </w:r>
            <w:r w:rsidR="00E06520">
              <w:rPr>
                <w:noProof/>
                <w:webHidden/>
              </w:rPr>
              <w:fldChar w:fldCharType="begin"/>
            </w:r>
            <w:r w:rsidR="00E06520">
              <w:rPr>
                <w:noProof/>
                <w:webHidden/>
              </w:rPr>
              <w:instrText xml:space="preserve"> PAGEREF _Toc171850014 \h </w:instrText>
            </w:r>
            <w:r w:rsidR="00E06520">
              <w:rPr>
                <w:noProof/>
                <w:webHidden/>
              </w:rPr>
            </w:r>
            <w:r w:rsidR="00E06520">
              <w:rPr>
                <w:noProof/>
                <w:webHidden/>
              </w:rPr>
              <w:fldChar w:fldCharType="separate"/>
            </w:r>
            <w:r w:rsidR="00685E22">
              <w:rPr>
                <w:noProof/>
                <w:webHidden/>
              </w:rPr>
              <w:t>9</w:t>
            </w:r>
            <w:r w:rsidR="00E06520">
              <w:rPr>
                <w:noProof/>
                <w:webHidden/>
              </w:rPr>
              <w:fldChar w:fldCharType="end"/>
            </w:r>
          </w:hyperlink>
        </w:p>
        <w:p w14:paraId="5C19CBC4" w14:textId="40ACECEE"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15" w:history="1">
            <w:r w:rsidR="00E06520" w:rsidRPr="00960B22">
              <w:rPr>
                <w:rStyle w:val="Hyperlink"/>
                <w:noProof/>
              </w:rPr>
              <w:t>Chapter 1</w:t>
            </w:r>
            <w:r w:rsidR="00E06520">
              <w:rPr>
                <w:rFonts w:asciiTheme="minorHAnsi" w:eastAsiaTheme="minorEastAsia" w:hAnsiTheme="minorHAnsi" w:cstheme="minorBidi"/>
                <w:noProof/>
                <w:kern w:val="2"/>
                <w14:ligatures w14:val="standardContextual"/>
              </w:rPr>
              <w:tab/>
            </w:r>
            <w:r w:rsidR="00E06520" w:rsidRPr="00960B22">
              <w:rPr>
                <w:rStyle w:val="Hyperlink"/>
                <w:noProof/>
              </w:rPr>
              <w:t>INTRODUCTION</w:t>
            </w:r>
            <w:r w:rsidR="00E06520">
              <w:rPr>
                <w:noProof/>
                <w:webHidden/>
              </w:rPr>
              <w:tab/>
            </w:r>
            <w:r w:rsidR="00E06520">
              <w:rPr>
                <w:noProof/>
                <w:webHidden/>
              </w:rPr>
              <w:fldChar w:fldCharType="begin"/>
            </w:r>
            <w:r w:rsidR="00E06520">
              <w:rPr>
                <w:noProof/>
                <w:webHidden/>
              </w:rPr>
              <w:instrText xml:space="preserve"> PAGEREF _Toc171850015 \h </w:instrText>
            </w:r>
            <w:r w:rsidR="00E06520">
              <w:rPr>
                <w:noProof/>
                <w:webHidden/>
              </w:rPr>
            </w:r>
            <w:r w:rsidR="00E06520">
              <w:rPr>
                <w:noProof/>
                <w:webHidden/>
              </w:rPr>
              <w:fldChar w:fldCharType="separate"/>
            </w:r>
            <w:r w:rsidR="00685E22">
              <w:rPr>
                <w:noProof/>
                <w:webHidden/>
              </w:rPr>
              <w:t>10</w:t>
            </w:r>
            <w:r w:rsidR="00E06520">
              <w:rPr>
                <w:noProof/>
                <w:webHidden/>
              </w:rPr>
              <w:fldChar w:fldCharType="end"/>
            </w:r>
          </w:hyperlink>
        </w:p>
        <w:p w14:paraId="64AAFAAA" w14:textId="35C7765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6" w:history="1">
            <w:r w:rsidR="00E06520" w:rsidRPr="00960B22">
              <w:rPr>
                <w:rStyle w:val="Hyperlink"/>
                <w:noProof/>
              </w:rPr>
              <w:t>1.1</w:t>
            </w:r>
            <w:r w:rsidR="00E06520">
              <w:rPr>
                <w:rFonts w:asciiTheme="minorHAnsi" w:eastAsiaTheme="minorEastAsia" w:hAnsiTheme="minorHAnsi" w:cstheme="minorBidi"/>
                <w:noProof/>
                <w:kern w:val="2"/>
                <w14:ligatures w14:val="standardContextual"/>
              </w:rPr>
              <w:tab/>
            </w:r>
            <w:r w:rsidR="00E06520" w:rsidRPr="00960B22">
              <w:rPr>
                <w:rStyle w:val="Hyperlink"/>
                <w:noProof/>
              </w:rPr>
              <w:t>Background</w:t>
            </w:r>
            <w:r w:rsidR="00E06520">
              <w:rPr>
                <w:noProof/>
                <w:webHidden/>
              </w:rPr>
              <w:tab/>
            </w:r>
            <w:r w:rsidR="00E06520">
              <w:rPr>
                <w:noProof/>
                <w:webHidden/>
              </w:rPr>
              <w:fldChar w:fldCharType="begin"/>
            </w:r>
            <w:r w:rsidR="00E06520">
              <w:rPr>
                <w:noProof/>
                <w:webHidden/>
              </w:rPr>
              <w:instrText xml:space="preserve"> PAGEREF _Toc171850016 \h </w:instrText>
            </w:r>
            <w:r w:rsidR="00E06520">
              <w:rPr>
                <w:noProof/>
                <w:webHidden/>
              </w:rPr>
            </w:r>
            <w:r w:rsidR="00E06520">
              <w:rPr>
                <w:noProof/>
                <w:webHidden/>
              </w:rPr>
              <w:fldChar w:fldCharType="separate"/>
            </w:r>
            <w:r w:rsidR="00685E22">
              <w:rPr>
                <w:noProof/>
                <w:webHidden/>
              </w:rPr>
              <w:t>10</w:t>
            </w:r>
            <w:r w:rsidR="00E06520">
              <w:rPr>
                <w:noProof/>
                <w:webHidden/>
              </w:rPr>
              <w:fldChar w:fldCharType="end"/>
            </w:r>
          </w:hyperlink>
        </w:p>
        <w:p w14:paraId="0E5F2B25" w14:textId="544C7D6B"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7" w:history="1">
            <w:r w:rsidR="00E06520" w:rsidRPr="00960B22">
              <w:rPr>
                <w:rStyle w:val="Hyperlink"/>
                <w:noProof/>
              </w:rPr>
              <w:t>1.2</w:t>
            </w:r>
            <w:r w:rsidR="00E06520">
              <w:rPr>
                <w:rFonts w:asciiTheme="minorHAnsi" w:eastAsiaTheme="minorEastAsia" w:hAnsiTheme="minorHAnsi" w:cstheme="minorBidi"/>
                <w:noProof/>
                <w:kern w:val="2"/>
                <w14:ligatures w14:val="standardContextual"/>
              </w:rPr>
              <w:tab/>
            </w:r>
            <w:r w:rsidR="00E06520" w:rsidRPr="00960B22">
              <w:rPr>
                <w:rStyle w:val="Hyperlink"/>
                <w:noProof/>
              </w:rPr>
              <w:t>Problem Statement</w:t>
            </w:r>
            <w:r w:rsidR="00E06520">
              <w:rPr>
                <w:noProof/>
                <w:webHidden/>
              </w:rPr>
              <w:tab/>
            </w:r>
            <w:r w:rsidR="00E06520">
              <w:rPr>
                <w:noProof/>
                <w:webHidden/>
              </w:rPr>
              <w:fldChar w:fldCharType="begin"/>
            </w:r>
            <w:r w:rsidR="00E06520">
              <w:rPr>
                <w:noProof/>
                <w:webHidden/>
              </w:rPr>
              <w:instrText xml:space="preserve"> PAGEREF _Toc171850017 \h </w:instrText>
            </w:r>
            <w:r w:rsidR="00E06520">
              <w:rPr>
                <w:noProof/>
                <w:webHidden/>
              </w:rPr>
            </w:r>
            <w:r w:rsidR="00E06520">
              <w:rPr>
                <w:noProof/>
                <w:webHidden/>
              </w:rPr>
              <w:fldChar w:fldCharType="separate"/>
            </w:r>
            <w:r w:rsidR="00685E22">
              <w:rPr>
                <w:noProof/>
                <w:webHidden/>
              </w:rPr>
              <w:t>10</w:t>
            </w:r>
            <w:r w:rsidR="00E06520">
              <w:rPr>
                <w:noProof/>
                <w:webHidden/>
              </w:rPr>
              <w:fldChar w:fldCharType="end"/>
            </w:r>
          </w:hyperlink>
        </w:p>
        <w:p w14:paraId="7406E6AE" w14:textId="28C8BF75"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8" w:history="1">
            <w:r w:rsidR="00E06520" w:rsidRPr="00960B22">
              <w:rPr>
                <w:rStyle w:val="Hyperlink"/>
                <w:noProof/>
              </w:rPr>
              <w:t>1.3</w:t>
            </w:r>
            <w:r w:rsidR="00E06520">
              <w:rPr>
                <w:rFonts w:asciiTheme="minorHAnsi" w:eastAsiaTheme="minorEastAsia" w:hAnsiTheme="minorHAnsi" w:cstheme="minorBidi"/>
                <w:noProof/>
                <w:kern w:val="2"/>
                <w14:ligatures w14:val="standardContextual"/>
              </w:rPr>
              <w:tab/>
            </w:r>
            <w:r w:rsidR="00E06520" w:rsidRPr="00960B22">
              <w:rPr>
                <w:rStyle w:val="Hyperlink"/>
                <w:noProof/>
              </w:rPr>
              <w:t>Scope and Objectives</w:t>
            </w:r>
            <w:r w:rsidR="00E06520">
              <w:rPr>
                <w:noProof/>
                <w:webHidden/>
              </w:rPr>
              <w:tab/>
            </w:r>
            <w:r w:rsidR="00E06520">
              <w:rPr>
                <w:noProof/>
                <w:webHidden/>
              </w:rPr>
              <w:fldChar w:fldCharType="begin"/>
            </w:r>
            <w:r w:rsidR="00E06520">
              <w:rPr>
                <w:noProof/>
                <w:webHidden/>
              </w:rPr>
              <w:instrText xml:space="preserve"> PAGEREF _Toc171850018 \h </w:instrText>
            </w:r>
            <w:r w:rsidR="00E06520">
              <w:rPr>
                <w:noProof/>
                <w:webHidden/>
              </w:rPr>
            </w:r>
            <w:r w:rsidR="00E06520">
              <w:rPr>
                <w:noProof/>
                <w:webHidden/>
              </w:rPr>
              <w:fldChar w:fldCharType="separate"/>
            </w:r>
            <w:r w:rsidR="00685E22">
              <w:rPr>
                <w:noProof/>
                <w:webHidden/>
              </w:rPr>
              <w:t>10</w:t>
            </w:r>
            <w:r w:rsidR="00E06520">
              <w:rPr>
                <w:noProof/>
                <w:webHidden/>
              </w:rPr>
              <w:fldChar w:fldCharType="end"/>
            </w:r>
          </w:hyperlink>
        </w:p>
        <w:p w14:paraId="47CCA2E9" w14:textId="2EA1E892"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9" w:history="1">
            <w:r w:rsidR="00E06520" w:rsidRPr="00960B22">
              <w:rPr>
                <w:rStyle w:val="Hyperlink"/>
                <w:noProof/>
              </w:rPr>
              <w:t>1.4</w:t>
            </w:r>
            <w:r w:rsidR="00E06520">
              <w:rPr>
                <w:rFonts w:asciiTheme="minorHAnsi" w:eastAsiaTheme="minorEastAsia" w:hAnsiTheme="minorHAnsi" w:cstheme="minorBidi"/>
                <w:noProof/>
                <w:kern w:val="2"/>
                <w14:ligatures w14:val="standardContextual"/>
              </w:rPr>
              <w:tab/>
            </w:r>
            <w:r w:rsidR="00E06520" w:rsidRPr="00960B22">
              <w:rPr>
                <w:rStyle w:val="Hyperlink"/>
                <w:noProof/>
              </w:rPr>
              <w:t>Structure of thesis</w:t>
            </w:r>
            <w:r w:rsidR="00E06520">
              <w:rPr>
                <w:noProof/>
                <w:webHidden/>
              </w:rPr>
              <w:tab/>
            </w:r>
            <w:r w:rsidR="00E06520">
              <w:rPr>
                <w:noProof/>
                <w:webHidden/>
              </w:rPr>
              <w:fldChar w:fldCharType="begin"/>
            </w:r>
            <w:r w:rsidR="00E06520">
              <w:rPr>
                <w:noProof/>
                <w:webHidden/>
              </w:rPr>
              <w:instrText xml:space="preserve"> PAGEREF _Toc171850019 \h </w:instrText>
            </w:r>
            <w:r w:rsidR="00E06520">
              <w:rPr>
                <w:noProof/>
                <w:webHidden/>
              </w:rPr>
            </w:r>
            <w:r w:rsidR="00E06520">
              <w:rPr>
                <w:noProof/>
                <w:webHidden/>
              </w:rPr>
              <w:fldChar w:fldCharType="separate"/>
            </w:r>
            <w:r w:rsidR="00685E22">
              <w:rPr>
                <w:noProof/>
                <w:webHidden/>
              </w:rPr>
              <w:t>10</w:t>
            </w:r>
            <w:r w:rsidR="00E06520">
              <w:rPr>
                <w:noProof/>
                <w:webHidden/>
              </w:rPr>
              <w:fldChar w:fldCharType="end"/>
            </w:r>
          </w:hyperlink>
        </w:p>
        <w:p w14:paraId="1092AEAC" w14:textId="5A9031C4"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20" w:history="1">
            <w:r w:rsidR="00E06520" w:rsidRPr="00960B22">
              <w:rPr>
                <w:rStyle w:val="Hyperlink"/>
                <w:noProof/>
              </w:rPr>
              <w:t>Chapter 2</w:t>
            </w:r>
            <w:r w:rsidR="00E06520">
              <w:rPr>
                <w:rFonts w:asciiTheme="minorHAnsi" w:eastAsiaTheme="minorEastAsia" w:hAnsiTheme="minorHAnsi" w:cstheme="minorBidi"/>
                <w:noProof/>
                <w:kern w:val="2"/>
                <w14:ligatures w14:val="standardContextual"/>
              </w:rPr>
              <w:tab/>
            </w:r>
            <w:r w:rsidR="00E06520" w:rsidRPr="00960B22">
              <w:rPr>
                <w:rStyle w:val="Hyperlink"/>
                <w:noProof/>
              </w:rPr>
              <w:t>LITERATURE REVIEW</w:t>
            </w:r>
            <w:r w:rsidR="00E06520">
              <w:rPr>
                <w:noProof/>
                <w:webHidden/>
              </w:rPr>
              <w:tab/>
            </w:r>
            <w:r w:rsidR="00E06520">
              <w:rPr>
                <w:noProof/>
                <w:webHidden/>
              </w:rPr>
              <w:fldChar w:fldCharType="begin"/>
            </w:r>
            <w:r w:rsidR="00E06520">
              <w:rPr>
                <w:noProof/>
                <w:webHidden/>
              </w:rPr>
              <w:instrText xml:space="preserve"> PAGEREF _Toc171850020 \h </w:instrText>
            </w:r>
            <w:r w:rsidR="00E06520">
              <w:rPr>
                <w:noProof/>
                <w:webHidden/>
              </w:rPr>
            </w:r>
            <w:r w:rsidR="00E06520">
              <w:rPr>
                <w:noProof/>
                <w:webHidden/>
              </w:rPr>
              <w:fldChar w:fldCharType="separate"/>
            </w:r>
            <w:r w:rsidR="00685E22">
              <w:rPr>
                <w:noProof/>
                <w:webHidden/>
              </w:rPr>
              <w:t>12</w:t>
            </w:r>
            <w:r w:rsidR="00E06520">
              <w:rPr>
                <w:noProof/>
                <w:webHidden/>
              </w:rPr>
              <w:fldChar w:fldCharType="end"/>
            </w:r>
          </w:hyperlink>
        </w:p>
        <w:p w14:paraId="6643B0C8" w14:textId="5BBD4B7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4" w:history="1">
            <w:r w:rsidR="00E06520" w:rsidRPr="00960B22">
              <w:rPr>
                <w:rStyle w:val="Hyperlink"/>
                <w:noProof/>
              </w:rPr>
              <w:t>2.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Automatic Document Segmentation</w:t>
            </w:r>
            <w:r w:rsidR="00E06520">
              <w:rPr>
                <w:noProof/>
                <w:webHidden/>
              </w:rPr>
              <w:tab/>
            </w:r>
            <w:r w:rsidR="00E06520">
              <w:rPr>
                <w:noProof/>
                <w:webHidden/>
              </w:rPr>
              <w:fldChar w:fldCharType="begin"/>
            </w:r>
            <w:r w:rsidR="00E06520">
              <w:rPr>
                <w:noProof/>
                <w:webHidden/>
              </w:rPr>
              <w:instrText xml:space="preserve"> PAGEREF _Toc171850024 \h </w:instrText>
            </w:r>
            <w:r w:rsidR="00E06520">
              <w:rPr>
                <w:noProof/>
                <w:webHidden/>
              </w:rPr>
            </w:r>
            <w:r w:rsidR="00E06520">
              <w:rPr>
                <w:noProof/>
                <w:webHidden/>
              </w:rPr>
              <w:fldChar w:fldCharType="separate"/>
            </w:r>
            <w:r w:rsidR="00685E22">
              <w:rPr>
                <w:noProof/>
                <w:webHidden/>
              </w:rPr>
              <w:t>12</w:t>
            </w:r>
            <w:r w:rsidR="00E06520">
              <w:rPr>
                <w:noProof/>
                <w:webHidden/>
              </w:rPr>
              <w:fldChar w:fldCharType="end"/>
            </w:r>
          </w:hyperlink>
        </w:p>
        <w:p w14:paraId="4DE1E09E" w14:textId="61A6D8B0"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25" w:history="1">
            <w:r w:rsidR="00E06520" w:rsidRPr="00960B22">
              <w:rPr>
                <w:rStyle w:val="Hyperlink"/>
                <w:noProof/>
              </w:rPr>
              <w:t>2.1.1</w:t>
            </w:r>
            <w:r w:rsidR="00E06520">
              <w:rPr>
                <w:rFonts w:asciiTheme="minorHAnsi" w:eastAsiaTheme="minorEastAsia" w:hAnsiTheme="minorHAnsi" w:cstheme="minorBidi"/>
                <w:noProof/>
                <w:kern w:val="2"/>
                <w14:ligatures w14:val="standardContextual"/>
              </w:rPr>
              <w:tab/>
            </w:r>
            <w:r w:rsidR="00E06520" w:rsidRPr="00960B22">
              <w:rPr>
                <w:rStyle w:val="Hyperlink"/>
                <w:noProof/>
              </w:rPr>
              <w:t>GROBID</w:t>
            </w:r>
            <w:r w:rsidR="00E06520">
              <w:rPr>
                <w:noProof/>
                <w:webHidden/>
              </w:rPr>
              <w:tab/>
            </w:r>
            <w:r w:rsidR="00E06520">
              <w:rPr>
                <w:noProof/>
                <w:webHidden/>
              </w:rPr>
              <w:fldChar w:fldCharType="begin"/>
            </w:r>
            <w:r w:rsidR="00E06520">
              <w:rPr>
                <w:noProof/>
                <w:webHidden/>
              </w:rPr>
              <w:instrText xml:space="preserve"> PAGEREF _Toc171850025 \h </w:instrText>
            </w:r>
            <w:r w:rsidR="00E06520">
              <w:rPr>
                <w:noProof/>
                <w:webHidden/>
              </w:rPr>
            </w:r>
            <w:r w:rsidR="00E06520">
              <w:rPr>
                <w:noProof/>
                <w:webHidden/>
              </w:rPr>
              <w:fldChar w:fldCharType="separate"/>
            </w:r>
            <w:r w:rsidR="00685E22">
              <w:rPr>
                <w:noProof/>
                <w:webHidden/>
              </w:rPr>
              <w:t>13</w:t>
            </w:r>
            <w:r w:rsidR="00E06520">
              <w:rPr>
                <w:noProof/>
                <w:webHidden/>
              </w:rPr>
              <w:fldChar w:fldCharType="end"/>
            </w:r>
          </w:hyperlink>
        </w:p>
        <w:p w14:paraId="6D72DFD1" w14:textId="50BBDE66"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8" w:history="1">
            <w:r w:rsidR="00E06520" w:rsidRPr="00960B22">
              <w:rPr>
                <w:rStyle w:val="Hyperlink"/>
                <w:noProof/>
              </w:rPr>
              <w:t>2.2</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Natural Language Processing</w:t>
            </w:r>
            <w:r w:rsidR="00E06520">
              <w:rPr>
                <w:noProof/>
                <w:webHidden/>
              </w:rPr>
              <w:tab/>
            </w:r>
            <w:r w:rsidR="00E06520">
              <w:rPr>
                <w:noProof/>
                <w:webHidden/>
              </w:rPr>
              <w:fldChar w:fldCharType="begin"/>
            </w:r>
            <w:r w:rsidR="00E06520">
              <w:rPr>
                <w:noProof/>
                <w:webHidden/>
              </w:rPr>
              <w:instrText xml:space="preserve"> PAGEREF _Toc171850028 \h </w:instrText>
            </w:r>
            <w:r w:rsidR="00E06520">
              <w:rPr>
                <w:noProof/>
                <w:webHidden/>
              </w:rPr>
            </w:r>
            <w:r w:rsidR="00E06520">
              <w:rPr>
                <w:noProof/>
                <w:webHidden/>
              </w:rPr>
              <w:fldChar w:fldCharType="separate"/>
            </w:r>
            <w:r w:rsidR="00685E22">
              <w:rPr>
                <w:noProof/>
                <w:webHidden/>
              </w:rPr>
              <w:t>14</w:t>
            </w:r>
            <w:r w:rsidR="00E06520">
              <w:rPr>
                <w:noProof/>
                <w:webHidden/>
              </w:rPr>
              <w:fldChar w:fldCharType="end"/>
            </w:r>
          </w:hyperlink>
        </w:p>
        <w:p w14:paraId="6B014DA2" w14:textId="59C6ABC4"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9" w:history="1">
            <w:r w:rsidR="00E06520" w:rsidRPr="00960B22">
              <w:rPr>
                <w:rStyle w:val="Hyperlink"/>
                <w:noProof/>
              </w:rPr>
              <w:t>2.3</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Text Summarization</w:t>
            </w:r>
            <w:r w:rsidR="00E06520">
              <w:rPr>
                <w:noProof/>
                <w:webHidden/>
              </w:rPr>
              <w:tab/>
            </w:r>
            <w:r w:rsidR="00E06520">
              <w:rPr>
                <w:noProof/>
                <w:webHidden/>
              </w:rPr>
              <w:fldChar w:fldCharType="begin"/>
            </w:r>
            <w:r w:rsidR="00E06520">
              <w:rPr>
                <w:noProof/>
                <w:webHidden/>
              </w:rPr>
              <w:instrText xml:space="preserve"> PAGEREF _Toc171850029 \h </w:instrText>
            </w:r>
            <w:r w:rsidR="00E06520">
              <w:rPr>
                <w:noProof/>
                <w:webHidden/>
              </w:rPr>
            </w:r>
            <w:r w:rsidR="00E06520">
              <w:rPr>
                <w:noProof/>
                <w:webHidden/>
              </w:rPr>
              <w:fldChar w:fldCharType="separate"/>
            </w:r>
            <w:r w:rsidR="00685E22">
              <w:rPr>
                <w:noProof/>
                <w:webHidden/>
              </w:rPr>
              <w:t>16</w:t>
            </w:r>
            <w:r w:rsidR="00E06520">
              <w:rPr>
                <w:noProof/>
                <w:webHidden/>
              </w:rPr>
              <w:fldChar w:fldCharType="end"/>
            </w:r>
          </w:hyperlink>
        </w:p>
        <w:p w14:paraId="2C0C31AB" w14:textId="0057DEA8"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0" w:history="1">
            <w:r w:rsidR="00E06520" w:rsidRPr="00960B22">
              <w:rPr>
                <w:rStyle w:val="Hyperlink"/>
                <w:noProof/>
              </w:rPr>
              <w:t>2.3.1</w:t>
            </w:r>
            <w:r w:rsidR="00E06520">
              <w:rPr>
                <w:rFonts w:asciiTheme="minorHAnsi" w:eastAsiaTheme="minorEastAsia" w:hAnsiTheme="minorHAnsi" w:cstheme="minorBidi"/>
                <w:noProof/>
                <w:kern w:val="2"/>
                <w14:ligatures w14:val="standardContextual"/>
              </w:rPr>
              <w:tab/>
            </w:r>
            <w:r w:rsidR="00E06520" w:rsidRPr="00960B22">
              <w:rPr>
                <w:rStyle w:val="Hyperlink"/>
                <w:noProof/>
              </w:rPr>
              <w:t>Extractive text summarization</w:t>
            </w:r>
            <w:r w:rsidR="00E06520">
              <w:rPr>
                <w:noProof/>
                <w:webHidden/>
              </w:rPr>
              <w:tab/>
            </w:r>
            <w:r w:rsidR="00E06520">
              <w:rPr>
                <w:noProof/>
                <w:webHidden/>
              </w:rPr>
              <w:fldChar w:fldCharType="begin"/>
            </w:r>
            <w:r w:rsidR="00E06520">
              <w:rPr>
                <w:noProof/>
                <w:webHidden/>
              </w:rPr>
              <w:instrText xml:space="preserve"> PAGEREF _Toc171850030 \h </w:instrText>
            </w:r>
            <w:r w:rsidR="00E06520">
              <w:rPr>
                <w:noProof/>
                <w:webHidden/>
              </w:rPr>
            </w:r>
            <w:r w:rsidR="00E06520">
              <w:rPr>
                <w:noProof/>
                <w:webHidden/>
              </w:rPr>
              <w:fldChar w:fldCharType="separate"/>
            </w:r>
            <w:r w:rsidR="00685E22">
              <w:rPr>
                <w:noProof/>
                <w:webHidden/>
              </w:rPr>
              <w:t>17</w:t>
            </w:r>
            <w:r w:rsidR="00E06520">
              <w:rPr>
                <w:noProof/>
                <w:webHidden/>
              </w:rPr>
              <w:fldChar w:fldCharType="end"/>
            </w:r>
          </w:hyperlink>
        </w:p>
        <w:p w14:paraId="6ADA43A9" w14:textId="5E9B48A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1" w:history="1">
            <w:r w:rsidR="00E06520" w:rsidRPr="00960B22">
              <w:rPr>
                <w:rStyle w:val="Hyperlink"/>
                <w:noProof/>
              </w:rPr>
              <w:t>2.3.1.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31 \h </w:instrText>
            </w:r>
            <w:r w:rsidR="00E06520">
              <w:rPr>
                <w:noProof/>
                <w:webHidden/>
              </w:rPr>
            </w:r>
            <w:r w:rsidR="00E06520">
              <w:rPr>
                <w:noProof/>
                <w:webHidden/>
              </w:rPr>
              <w:fldChar w:fldCharType="separate"/>
            </w:r>
            <w:r w:rsidR="00685E22">
              <w:rPr>
                <w:noProof/>
                <w:webHidden/>
              </w:rPr>
              <w:t>18</w:t>
            </w:r>
            <w:r w:rsidR="00E06520">
              <w:rPr>
                <w:noProof/>
                <w:webHidden/>
              </w:rPr>
              <w:fldChar w:fldCharType="end"/>
            </w:r>
          </w:hyperlink>
        </w:p>
        <w:p w14:paraId="5262A2BB" w14:textId="4DB47FE6"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2" w:history="1">
            <w:r w:rsidR="00E06520" w:rsidRPr="00960B22">
              <w:rPr>
                <w:rStyle w:val="Hyperlink"/>
                <w:noProof/>
              </w:rPr>
              <w:t>2.3.1.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atent Semantic Analysis</w:t>
            </w:r>
            <w:r w:rsidR="00E06520">
              <w:rPr>
                <w:noProof/>
                <w:webHidden/>
              </w:rPr>
              <w:tab/>
            </w:r>
            <w:r w:rsidR="00E06520">
              <w:rPr>
                <w:noProof/>
                <w:webHidden/>
              </w:rPr>
              <w:fldChar w:fldCharType="begin"/>
            </w:r>
            <w:r w:rsidR="00E06520">
              <w:rPr>
                <w:noProof/>
                <w:webHidden/>
              </w:rPr>
              <w:instrText xml:space="preserve"> PAGEREF _Toc171850032 \h </w:instrText>
            </w:r>
            <w:r w:rsidR="00E06520">
              <w:rPr>
                <w:noProof/>
                <w:webHidden/>
              </w:rPr>
            </w:r>
            <w:r w:rsidR="00E06520">
              <w:rPr>
                <w:noProof/>
                <w:webHidden/>
              </w:rPr>
              <w:fldChar w:fldCharType="separate"/>
            </w:r>
            <w:r w:rsidR="00685E22">
              <w:rPr>
                <w:noProof/>
                <w:webHidden/>
              </w:rPr>
              <w:t>18</w:t>
            </w:r>
            <w:r w:rsidR="00E06520">
              <w:rPr>
                <w:noProof/>
                <w:webHidden/>
              </w:rPr>
              <w:fldChar w:fldCharType="end"/>
            </w:r>
          </w:hyperlink>
        </w:p>
        <w:p w14:paraId="2D09AEFC" w14:textId="072BF419"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3" w:history="1">
            <w:r w:rsidR="00E06520" w:rsidRPr="00960B22">
              <w:rPr>
                <w:rStyle w:val="Hyperlink"/>
                <w:noProof/>
              </w:rPr>
              <w:t>2.3.2</w:t>
            </w:r>
            <w:r w:rsidR="00E06520">
              <w:rPr>
                <w:rFonts w:asciiTheme="minorHAnsi" w:eastAsiaTheme="minorEastAsia" w:hAnsiTheme="minorHAnsi" w:cstheme="minorBidi"/>
                <w:noProof/>
                <w:kern w:val="2"/>
                <w14:ligatures w14:val="standardContextual"/>
              </w:rPr>
              <w:tab/>
            </w:r>
            <w:r w:rsidR="00E06520" w:rsidRPr="00960B22">
              <w:rPr>
                <w:rStyle w:val="Hyperlink"/>
                <w:noProof/>
              </w:rPr>
              <w:t>Abstractive text summarization</w:t>
            </w:r>
            <w:r w:rsidR="00E06520">
              <w:rPr>
                <w:noProof/>
                <w:webHidden/>
              </w:rPr>
              <w:tab/>
            </w:r>
            <w:r w:rsidR="00E06520">
              <w:rPr>
                <w:noProof/>
                <w:webHidden/>
              </w:rPr>
              <w:fldChar w:fldCharType="begin"/>
            </w:r>
            <w:r w:rsidR="00E06520">
              <w:rPr>
                <w:noProof/>
                <w:webHidden/>
              </w:rPr>
              <w:instrText xml:space="preserve"> PAGEREF _Toc171850033 \h </w:instrText>
            </w:r>
            <w:r w:rsidR="00E06520">
              <w:rPr>
                <w:noProof/>
                <w:webHidden/>
              </w:rPr>
            </w:r>
            <w:r w:rsidR="00E06520">
              <w:rPr>
                <w:noProof/>
                <w:webHidden/>
              </w:rPr>
              <w:fldChar w:fldCharType="separate"/>
            </w:r>
            <w:r w:rsidR="00685E22">
              <w:rPr>
                <w:noProof/>
                <w:webHidden/>
              </w:rPr>
              <w:t>19</w:t>
            </w:r>
            <w:r w:rsidR="00E06520">
              <w:rPr>
                <w:noProof/>
                <w:webHidden/>
              </w:rPr>
              <w:fldChar w:fldCharType="end"/>
            </w:r>
          </w:hyperlink>
        </w:p>
        <w:p w14:paraId="678AC539" w14:textId="043AC045"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4" w:history="1">
            <w:r w:rsidR="00E06520" w:rsidRPr="00960B22">
              <w:rPr>
                <w:rStyle w:val="Hyperlink"/>
                <w:noProof/>
              </w:rPr>
              <w:t>2.3.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Machine-learning-based Summary Generation</w:t>
            </w:r>
            <w:r w:rsidR="00E06520">
              <w:rPr>
                <w:noProof/>
                <w:webHidden/>
              </w:rPr>
              <w:tab/>
            </w:r>
            <w:r w:rsidR="00E06520">
              <w:rPr>
                <w:noProof/>
                <w:webHidden/>
              </w:rPr>
              <w:fldChar w:fldCharType="begin"/>
            </w:r>
            <w:r w:rsidR="00E06520">
              <w:rPr>
                <w:noProof/>
                <w:webHidden/>
              </w:rPr>
              <w:instrText xml:space="preserve"> PAGEREF _Toc171850034 \h </w:instrText>
            </w:r>
            <w:r w:rsidR="00E06520">
              <w:rPr>
                <w:noProof/>
                <w:webHidden/>
              </w:rPr>
            </w:r>
            <w:r w:rsidR="00E06520">
              <w:rPr>
                <w:noProof/>
                <w:webHidden/>
              </w:rPr>
              <w:fldChar w:fldCharType="separate"/>
            </w:r>
            <w:r w:rsidR="00685E22">
              <w:rPr>
                <w:noProof/>
                <w:webHidden/>
              </w:rPr>
              <w:t>20</w:t>
            </w:r>
            <w:r w:rsidR="00E06520">
              <w:rPr>
                <w:noProof/>
                <w:webHidden/>
              </w:rPr>
              <w:fldChar w:fldCharType="end"/>
            </w:r>
          </w:hyperlink>
        </w:p>
        <w:p w14:paraId="51BD0714" w14:textId="4D95826C"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35" w:history="1">
            <w:r w:rsidR="00E06520" w:rsidRPr="00960B22">
              <w:rPr>
                <w:rStyle w:val="Hyperlink"/>
                <w:noProof/>
              </w:rPr>
              <w:t>Chapter 3</w:t>
            </w:r>
            <w:r w:rsidR="00E06520">
              <w:rPr>
                <w:rFonts w:asciiTheme="minorHAnsi" w:eastAsiaTheme="minorEastAsia" w:hAnsiTheme="minorHAnsi" w:cstheme="minorBidi"/>
                <w:noProof/>
                <w:kern w:val="2"/>
                <w14:ligatures w14:val="standardContextual"/>
              </w:rPr>
              <w:tab/>
            </w:r>
            <w:r w:rsidR="00E06520" w:rsidRPr="00960B22">
              <w:rPr>
                <w:rStyle w:val="Hyperlink"/>
                <w:noProof/>
              </w:rPr>
              <w:t>METHODOLOGY</w:t>
            </w:r>
            <w:r w:rsidR="00E06520">
              <w:rPr>
                <w:noProof/>
                <w:webHidden/>
              </w:rPr>
              <w:tab/>
            </w:r>
            <w:r w:rsidR="00E06520">
              <w:rPr>
                <w:noProof/>
                <w:webHidden/>
              </w:rPr>
              <w:fldChar w:fldCharType="begin"/>
            </w:r>
            <w:r w:rsidR="00E06520">
              <w:rPr>
                <w:noProof/>
                <w:webHidden/>
              </w:rPr>
              <w:instrText xml:space="preserve"> PAGEREF _Toc171850035 \h </w:instrText>
            </w:r>
            <w:r w:rsidR="00E06520">
              <w:rPr>
                <w:noProof/>
                <w:webHidden/>
              </w:rPr>
            </w:r>
            <w:r w:rsidR="00E06520">
              <w:rPr>
                <w:noProof/>
                <w:webHidden/>
              </w:rPr>
              <w:fldChar w:fldCharType="separate"/>
            </w:r>
            <w:r w:rsidR="00685E22">
              <w:rPr>
                <w:noProof/>
                <w:webHidden/>
              </w:rPr>
              <w:t>22</w:t>
            </w:r>
            <w:r w:rsidR="00E06520">
              <w:rPr>
                <w:noProof/>
                <w:webHidden/>
              </w:rPr>
              <w:fldChar w:fldCharType="end"/>
            </w:r>
          </w:hyperlink>
        </w:p>
        <w:p w14:paraId="5BC56F45" w14:textId="0C212F2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6" w:history="1">
            <w:r w:rsidR="00E06520" w:rsidRPr="00960B22">
              <w:rPr>
                <w:rStyle w:val="Hyperlink"/>
                <w:noProof/>
              </w:rPr>
              <w:t>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36 \h </w:instrText>
            </w:r>
            <w:r w:rsidR="00E06520">
              <w:rPr>
                <w:noProof/>
                <w:webHidden/>
              </w:rPr>
            </w:r>
            <w:r w:rsidR="00E06520">
              <w:rPr>
                <w:noProof/>
                <w:webHidden/>
              </w:rPr>
              <w:fldChar w:fldCharType="separate"/>
            </w:r>
            <w:r w:rsidR="00685E22">
              <w:rPr>
                <w:noProof/>
                <w:webHidden/>
              </w:rPr>
              <w:t>22</w:t>
            </w:r>
            <w:r w:rsidR="00E06520">
              <w:rPr>
                <w:noProof/>
                <w:webHidden/>
              </w:rPr>
              <w:fldChar w:fldCharType="end"/>
            </w:r>
          </w:hyperlink>
        </w:p>
        <w:p w14:paraId="404A7E36" w14:textId="4F915D8D"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7" w:history="1">
            <w:r w:rsidR="00E06520" w:rsidRPr="00960B22">
              <w:rPr>
                <w:rStyle w:val="Hyperlink"/>
                <w:noProof/>
              </w:rPr>
              <w:t>3.2</w:t>
            </w:r>
            <w:r w:rsidR="00E06520">
              <w:rPr>
                <w:rFonts w:asciiTheme="minorHAnsi" w:eastAsiaTheme="minorEastAsia" w:hAnsiTheme="minorHAnsi" w:cstheme="minorBidi"/>
                <w:noProof/>
                <w:kern w:val="2"/>
                <w14:ligatures w14:val="standardContextual"/>
              </w:rPr>
              <w:tab/>
            </w:r>
            <w:r w:rsidR="00E06520" w:rsidRPr="00960B22">
              <w:rPr>
                <w:rStyle w:val="Hyperlink"/>
                <w:noProof/>
              </w:rPr>
              <w:t>System design</w:t>
            </w:r>
            <w:r w:rsidR="00E06520">
              <w:rPr>
                <w:noProof/>
                <w:webHidden/>
              </w:rPr>
              <w:tab/>
            </w:r>
            <w:r w:rsidR="00E06520">
              <w:rPr>
                <w:noProof/>
                <w:webHidden/>
              </w:rPr>
              <w:fldChar w:fldCharType="begin"/>
            </w:r>
            <w:r w:rsidR="00E06520">
              <w:rPr>
                <w:noProof/>
                <w:webHidden/>
              </w:rPr>
              <w:instrText xml:space="preserve"> PAGEREF _Toc171850037 \h </w:instrText>
            </w:r>
            <w:r w:rsidR="00E06520">
              <w:rPr>
                <w:noProof/>
                <w:webHidden/>
              </w:rPr>
            </w:r>
            <w:r w:rsidR="00E06520">
              <w:rPr>
                <w:noProof/>
                <w:webHidden/>
              </w:rPr>
              <w:fldChar w:fldCharType="separate"/>
            </w:r>
            <w:r w:rsidR="00685E22">
              <w:rPr>
                <w:noProof/>
                <w:webHidden/>
              </w:rPr>
              <w:t>23</w:t>
            </w:r>
            <w:r w:rsidR="00E06520">
              <w:rPr>
                <w:noProof/>
                <w:webHidden/>
              </w:rPr>
              <w:fldChar w:fldCharType="end"/>
            </w:r>
          </w:hyperlink>
        </w:p>
        <w:p w14:paraId="04D8B6C9" w14:textId="3065E09F"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8" w:history="1">
            <w:r w:rsidR="00E06520" w:rsidRPr="00960B22">
              <w:rPr>
                <w:rStyle w:val="Hyperlink"/>
                <w:noProof/>
              </w:rPr>
              <w:t>3.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 format</w:t>
            </w:r>
            <w:r w:rsidR="00E06520">
              <w:rPr>
                <w:noProof/>
                <w:webHidden/>
              </w:rPr>
              <w:tab/>
            </w:r>
            <w:r w:rsidR="00E06520">
              <w:rPr>
                <w:noProof/>
                <w:webHidden/>
              </w:rPr>
              <w:fldChar w:fldCharType="begin"/>
            </w:r>
            <w:r w:rsidR="00E06520">
              <w:rPr>
                <w:noProof/>
                <w:webHidden/>
              </w:rPr>
              <w:instrText xml:space="preserve"> PAGEREF _Toc171850038 \h </w:instrText>
            </w:r>
            <w:r w:rsidR="00E06520">
              <w:rPr>
                <w:noProof/>
                <w:webHidden/>
              </w:rPr>
            </w:r>
            <w:r w:rsidR="00E06520">
              <w:rPr>
                <w:noProof/>
                <w:webHidden/>
              </w:rPr>
              <w:fldChar w:fldCharType="separate"/>
            </w:r>
            <w:r w:rsidR="00685E22">
              <w:rPr>
                <w:noProof/>
                <w:webHidden/>
              </w:rPr>
              <w:t>24</w:t>
            </w:r>
            <w:r w:rsidR="00E06520">
              <w:rPr>
                <w:noProof/>
                <w:webHidden/>
              </w:rPr>
              <w:fldChar w:fldCharType="end"/>
            </w:r>
          </w:hyperlink>
        </w:p>
        <w:p w14:paraId="08E8F658" w14:textId="3F4DE0F2"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9" w:history="1">
            <w:r w:rsidR="00E06520" w:rsidRPr="00960B22">
              <w:rPr>
                <w:rStyle w:val="Hyperlink"/>
                <w:noProof/>
              </w:rPr>
              <w:t>3.2.2</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 Subsystem</w:t>
            </w:r>
            <w:r w:rsidR="00E06520">
              <w:rPr>
                <w:noProof/>
                <w:webHidden/>
              </w:rPr>
              <w:tab/>
            </w:r>
            <w:r w:rsidR="00E06520">
              <w:rPr>
                <w:noProof/>
                <w:webHidden/>
              </w:rPr>
              <w:fldChar w:fldCharType="begin"/>
            </w:r>
            <w:r w:rsidR="00E06520">
              <w:rPr>
                <w:noProof/>
                <w:webHidden/>
              </w:rPr>
              <w:instrText xml:space="preserve"> PAGEREF _Toc171850039 \h </w:instrText>
            </w:r>
            <w:r w:rsidR="00E06520">
              <w:rPr>
                <w:noProof/>
                <w:webHidden/>
              </w:rPr>
            </w:r>
            <w:r w:rsidR="00E06520">
              <w:rPr>
                <w:noProof/>
                <w:webHidden/>
              </w:rPr>
              <w:fldChar w:fldCharType="separate"/>
            </w:r>
            <w:r w:rsidR="00685E22">
              <w:rPr>
                <w:noProof/>
                <w:webHidden/>
              </w:rPr>
              <w:t>26</w:t>
            </w:r>
            <w:r w:rsidR="00E06520">
              <w:rPr>
                <w:noProof/>
                <w:webHidden/>
              </w:rPr>
              <w:fldChar w:fldCharType="end"/>
            </w:r>
          </w:hyperlink>
        </w:p>
        <w:p w14:paraId="6C3F3FB8" w14:textId="18612BF6"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0" w:history="1">
            <w:r w:rsidR="00E06520" w:rsidRPr="00960B22">
              <w:rPr>
                <w:rStyle w:val="Hyperlink"/>
                <w:noProof/>
              </w:rPr>
              <w:t>3.2.3</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 Subsystem</w:t>
            </w:r>
            <w:r w:rsidR="00E06520">
              <w:rPr>
                <w:noProof/>
                <w:webHidden/>
              </w:rPr>
              <w:tab/>
            </w:r>
            <w:r w:rsidR="00E06520">
              <w:rPr>
                <w:noProof/>
                <w:webHidden/>
              </w:rPr>
              <w:fldChar w:fldCharType="begin"/>
            </w:r>
            <w:r w:rsidR="00E06520">
              <w:rPr>
                <w:noProof/>
                <w:webHidden/>
              </w:rPr>
              <w:instrText xml:space="preserve"> PAGEREF _Toc171850040 \h </w:instrText>
            </w:r>
            <w:r w:rsidR="00E06520">
              <w:rPr>
                <w:noProof/>
                <w:webHidden/>
              </w:rPr>
            </w:r>
            <w:r w:rsidR="00E06520">
              <w:rPr>
                <w:noProof/>
                <w:webHidden/>
              </w:rPr>
              <w:fldChar w:fldCharType="separate"/>
            </w:r>
            <w:r w:rsidR="00685E22">
              <w:rPr>
                <w:noProof/>
                <w:webHidden/>
              </w:rPr>
              <w:t>26</w:t>
            </w:r>
            <w:r w:rsidR="00E06520">
              <w:rPr>
                <w:noProof/>
                <w:webHidden/>
              </w:rPr>
              <w:fldChar w:fldCharType="end"/>
            </w:r>
          </w:hyperlink>
        </w:p>
        <w:p w14:paraId="517C670F" w14:textId="4F3BF042"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1" w:history="1">
            <w:r w:rsidR="00E06520" w:rsidRPr="00960B22">
              <w:rPr>
                <w:rStyle w:val="Hyperlink"/>
                <w:noProof/>
              </w:rPr>
              <w:t>3.2.3.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processing module</w:t>
            </w:r>
            <w:r w:rsidR="00E06520">
              <w:rPr>
                <w:noProof/>
                <w:webHidden/>
              </w:rPr>
              <w:tab/>
            </w:r>
            <w:r w:rsidR="00E06520">
              <w:rPr>
                <w:noProof/>
                <w:webHidden/>
              </w:rPr>
              <w:fldChar w:fldCharType="begin"/>
            </w:r>
            <w:r w:rsidR="00E06520">
              <w:rPr>
                <w:noProof/>
                <w:webHidden/>
              </w:rPr>
              <w:instrText xml:space="preserve"> PAGEREF _Toc171850041 \h </w:instrText>
            </w:r>
            <w:r w:rsidR="00E06520">
              <w:rPr>
                <w:noProof/>
                <w:webHidden/>
              </w:rPr>
            </w:r>
            <w:r w:rsidR="00E06520">
              <w:rPr>
                <w:noProof/>
                <w:webHidden/>
              </w:rPr>
              <w:fldChar w:fldCharType="separate"/>
            </w:r>
            <w:r w:rsidR="00685E22">
              <w:rPr>
                <w:noProof/>
                <w:webHidden/>
              </w:rPr>
              <w:t>26</w:t>
            </w:r>
            <w:r w:rsidR="00E06520">
              <w:rPr>
                <w:noProof/>
                <w:webHidden/>
              </w:rPr>
              <w:fldChar w:fldCharType="end"/>
            </w:r>
          </w:hyperlink>
        </w:p>
        <w:p w14:paraId="2C8A95F9" w14:textId="5A7CA86C"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2" w:history="1">
            <w:r w:rsidR="00E06520" w:rsidRPr="00960B22">
              <w:rPr>
                <w:rStyle w:val="Hyperlink"/>
                <w:noProof/>
              </w:rPr>
              <w:t>3.2.3.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 summarization module</w:t>
            </w:r>
            <w:r w:rsidR="00E06520">
              <w:rPr>
                <w:noProof/>
                <w:webHidden/>
              </w:rPr>
              <w:tab/>
            </w:r>
            <w:r w:rsidR="00E06520">
              <w:rPr>
                <w:noProof/>
                <w:webHidden/>
              </w:rPr>
              <w:fldChar w:fldCharType="begin"/>
            </w:r>
            <w:r w:rsidR="00E06520">
              <w:rPr>
                <w:noProof/>
                <w:webHidden/>
              </w:rPr>
              <w:instrText xml:space="preserve"> PAGEREF _Toc171850042 \h </w:instrText>
            </w:r>
            <w:r w:rsidR="00E06520">
              <w:rPr>
                <w:noProof/>
                <w:webHidden/>
              </w:rPr>
            </w:r>
            <w:r w:rsidR="00E06520">
              <w:rPr>
                <w:noProof/>
                <w:webHidden/>
              </w:rPr>
              <w:fldChar w:fldCharType="separate"/>
            </w:r>
            <w:r w:rsidR="00685E22">
              <w:rPr>
                <w:noProof/>
                <w:webHidden/>
              </w:rPr>
              <w:t>27</w:t>
            </w:r>
            <w:r w:rsidR="00E06520">
              <w:rPr>
                <w:noProof/>
                <w:webHidden/>
              </w:rPr>
              <w:fldChar w:fldCharType="end"/>
            </w:r>
          </w:hyperlink>
        </w:p>
        <w:p w14:paraId="5BA83E08" w14:textId="312D0851"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3" w:history="1">
            <w:r w:rsidR="00E06520" w:rsidRPr="00960B22">
              <w:rPr>
                <w:rStyle w:val="Hyperlink"/>
                <w:noProof/>
              </w:rPr>
              <w:t>3.2.3.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ost-processing module</w:t>
            </w:r>
            <w:r w:rsidR="00E06520">
              <w:rPr>
                <w:noProof/>
                <w:webHidden/>
              </w:rPr>
              <w:tab/>
            </w:r>
            <w:r w:rsidR="00E06520">
              <w:rPr>
                <w:noProof/>
                <w:webHidden/>
              </w:rPr>
              <w:fldChar w:fldCharType="begin"/>
            </w:r>
            <w:r w:rsidR="00E06520">
              <w:rPr>
                <w:noProof/>
                <w:webHidden/>
              </w:rPr>
              <w:instrText xml:space="preserve"> PAGEREF _Toc171850043 \h </w:instrText>
            </w:r>
            <w:r w:rsidR="00E06520">
              <w:rPr>
                <w:noProof/>
                <w:webHidden/>
              </w:rPr>
            </w:r>
            <w:r w:rsidR="00E06520">
              <w:rPr>
                <w:noProof/>
                <w:webHidden/>
              </w:rPr>
              <w:fldChar w:fldCharType="separate"/>
            </w:r>
            <w:r w:rsidR="00685E22">
              <w:rPr>
                <w:noProof/>
                <w:webHidden/>
              </w:rPr>
              <w:t>28</w:t>
            </w:r>
            <w:r w:rsidR="00E06520">
              <w:rPr>
                <w:noProof/>
                <w:webHidden/>
              </w:rPr>
              <w:fldChar w:fldCharType="end"/>
            </w:r>
          </w:hyperlink>
        </w:p>
        <w:p w14:paraId="6060AB2C" w14:textId="780860E5"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4" w:history="1">
            <w:r w:rsidR="00E06520" w:rsidRPr="00960B22">
              <w:rPr>
                <w:rStyle w:val="Hyperlink"/>
                <w:noProof/>
              </w:rPr>
              <w:t>3.2.3.4</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Wrapper module</w:t>
            </w:r>
            <w:r w:rsidR="00E06520">
              <w:rPr>
                <w:noProof/>
                <w:webHidden/>
              </w:rPr>
              <w:tab/>
            </w:r>
            <w:r w:rsidR="00E06520">
              <w:rPr>
                <w:noProof/>
                <w:webHidden/>
              </w:rPr>
              <w:fldChar w:fldCharType="begin"/>
            </w:r>
            <w:r w:rsidR="00E06520">
              <w:rPr>
                <w:noProof/>
                <w:webHidden/>
              </w:rPr>
              <w:instrText xml:space="preserve"> PAGEREF _Toc171850044 \h </w:instrText>
            </w:r>
            <w:r w:rsidR="00E06520">
              <w:rPr>
                <w:noProof/>
                <w:webHidden/>
              </w:rPr>
            </w:r>
            <w:r w:rsidR="00E06520">
              <w:rPr>
                <w:noProof/>
                <w:webHidden/>
              </w:rPr>
              <w:fldChar w:fldCharType="separate"/>
            </w:r>
            <w:r w:rsidR="00685E22">
              <w:rPr>
                <w:noProof/>
                <w:webHidden/>
              </w:rPr>
              <w:t>29</w:t>
            </w:r>
            <w:r w:rsidR="00E06520">
              <w:rPr>
                <w:noProof/>
                <w:webHidden/>
              </w:rPr>
              <w:fldChar w:fldCharType="end"/>
            </w:r>
          </w:hyperlink>
        </w:p>
        <w:p w14:paraId="779390E5" w14:textId="0DA08EA2"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5" w:history="1">
            <w:r w:rsidR="00E06520" w:rsidRPr="00960B22">
              <w:rPr>
                <w:rStyle w:val="Hyperlink"/>
                <w:noProof/>
              </w:rPr>
              <w:t>3.3</w:t>
            </w:r>
            <w:r w:rsidR="00E06520">
              <w:rPr>
                <w:rFonts w:asciiTheme="minorHAnsi" w:eastAsiaTheme="minorEastAsia" w:hAnsiTheme="minorHAnsi" w:cstheme="minorBidi"/>
                <w:noProof/>
                <w:kern w:val="2"/>
                <w14:ligatures w14:val="standardContextual"/>
              </w:rPr>
              <w:tab/>
            </w:r>
            <w:r w:rsidR="00E06520" w:rsidRPr="00960B22">
              <w:rPr>
                <w:rStyle w:val="Hyperlink"/>
                <w:noProof/>
              </w:rPr>
              <w:t>Utilizing Extractive summarization methods in Pre-processing</w:t>
            </w:r>
            <w:r w:rsidR="00E06520">
              <w:rPr>
                <w:noProof/>
                <w:webHidden/>
              </w:rPr>
              <w:tab/>
            </w:r>
            <w:r w:rsidR="00E06520">
              <w:rPr>
                <w:noProof/>
                <w:webHidden/>
              </w:rPr>
              <w:fldChar w:fldCharType="begin"/>
            </w:r>
            <w:r w:rsidR="00E06520">
              <w:rPr>
                <w:noProof/>
                <w:webHidden/>
              </w:rPr>
              <w:instrText xml:space="preserve"> PAGEREF _Toc171850045 \h </w:instrText>
            </w:r>
            <w:r w:rsidR="00E06520">
              <w:rPr>
                <w:noProof/>
                <w:webHidden/>
              </w:rPr>
            </w:r>
            <w:r w:rsidR="00E06520">
              <w:rPr>
                <w:noProof/>
                <w:webHidden/>
              </w:rPr>
              <w:fldChar w:fldCharType="separate"/>
            </w:r>
            <w:r w:rsidR="00685E22">
              <w:rPr>
                <w:noProof/>
                <w:webHidden/>
              </w:rPr>
              <w:t>30</w:t>
            </w:r>
            <w:r w:rsidR="00E06520">
              <w:rPr>
                <w:noProof/>
                <w:webHidden/>
              </w:rPr>
              <w:fldChar w:fldCharType="end"/>
            </w:r>
          </w:hyperlink>
        </w:p>
        <w:p w14:paraId="732AA031" w14:textId="23476FA7"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6" w:history="1">
            <w:r w:rsidR="00E06520" w:rsidRPr="00960B22">
              <w:rPr>
                <w:rStyle w:val="Hyperlink"/>
                <w:noProof/>
              </w:rPr>
              <w:t>3.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46 \h </w:instrText>
            </w:r>
            <w:r w:rsidR="00E06520">
              <w:rPr>
                <w:noProof/>
                <w:webHidden/>
              </w:rPr>
            </w:r>
            <w:r w:rsidR="00E06520">
              <w:rPr>
                <w:noProof/>
                <w:webHidden/>
              </w:rPr>
              <w:fldChar w:fldCharType="separate"/>
            </w:r>
            <w:r w:rsidR="00685E22">
              <w:rPr>
                <w:noProof/>
                <w:webHidden/>
              </w:rPr>
              <w:t>30</w:t>
            </w:r>
            <w:r w:rsidR="00E06520">
              <w:rPr>
                <w:noProof/>
                <w:webHidden/>
              </w:rPr>
              <w:fldChar w:fldCharType="end"/>
            </w:r>
          </w:hyperlink>
        </w:p>
        <w:p w14:paraId="45507382" w14:textId="57965A9F"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7" w:history="1">
            <w:r w:rsidR="00E06520" w:rsidRPr="00960B22">
              <w:rPr>
                <w:rStyle w:val="Hyperlink"/>
                <w:noProof/>
              </w:rPr>
              <w:t>3.3.2</w:t>
            </w:r>
            <w:r w:rsidR="00E06520">
              <w:rPr>
                <w:rFonts w:asciiTheme="minorHAnsi" w:eastAsiaTheme="minorEastAsia" w:hAnsiTheme="minorHAnsi" w:cstheme="minorBidi"/>
                <w:noProof/>
                <w:kern w:val="2"/>
                <w14:ligatures w14:val="standardContextual"/>
              </w:rPr>
              <w:tab/>
            </w:r>
            <w:r w:rsidR="00E06520" w:rsidRPr="00960B22">
              <w:rPr>
                <w:rStyle w:val="Hyperlink"/>
                <w:noProof/>
              </w:rPr>
              <w:t>Detailed Description</w:t>
            </w:r>
            <w:r w:rsidR="00E06520">
              <w:rPr>
                <w:noProof/>
                <w:webHidden/>
              </w:rPr>
              <w:tab/>
            </w:r>
            <w:r w:rsidR="00E06520">
              <w:rPr>
                <w:noProof/>
                <w:webHidden/>
              </w:rPr>
              <w:fldChar w:fldCharType="begin"/>
            </w:r>
            <w:r w:rsidR="00E06520">
              <w:rPr>
                <w:noProof/>
                <w:webHidden/>
              </w:rPr>
              <w:instrText xml:space="preserve"> PAGEREF _Toc171850047 \h </w:instrText>
            </w:r>
            <w:r w:rsidR="00E06520">
              <w:rPr>
                <w:noProof/>
                <w:webHidden/>
              </w:rPr>
            </w:r>
            <w:r w:rsidR="00E06520">
              <w:rPr>
                <w:noProof/>
                <w:webHidden/>
              </w:rPr>
              <w:fldChar w:fldCharType="separate"/>
            </w:r>
            <w:r w:rsidR="00685E22">
              <w:rPr>
                <w:noProof/>
                <w:webHidden/>
              </w:rPr>
              <w:t>30</w:t>
            </w:r>
            <w:r w:rsidR="00E06520">
              <w:rPr>
                <w:noProof/>
                <w:webHidden/>
              </w:rPr>
              <w:fldChar w:fldCharType="end"/>
            </w:r>
          </w:hyperlink>
        </w:p>
        <w:p w14:paraId="3A6C17DF" w14:textId="57F08298"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8" w:history="1">
            <w:r w:rsidR="00E06520" w:rsidRPr="00960B22">
              <w:rPr>
                <w:rStyle w:val="Hyperlink"/>
                <w:noProof/>
              </w:rPr>
              <w:t>3.3.3</w:t>
            </w:r>
            <w:r w:rsidR="00E06520">
              <w:rPr>
                <w:rFonts w:asciiTheme="minorHAnsi" w:eastAsiaTheme="minorEastAsia" w:hAnsiTheme="minorHAnsi" w:cstheme="minorBidi"/>
                <w:noProof/>
                <w:kern w:val="2"/>
                <w14:ligatures w14:val="standardContextual"/>
              </w:rPr>
              <w:tab/>
            </w:r>
            <w:r w:rsidR="00E06520" w:rsidRPr="00960B22">
              <w:rPr>
                <w:rStyle w:val="Hyperlink"/>
                <w:noProof/>
              </w:rPr>
              <w:t>Rationale</w:t>
            </w:r>
            <w:r w:rsidR="00E06520">
              <w:rPr>
                <w:noProof/>
                <w:webHidden/>
              </w:rPr>
              <w:tab/>
            </w:r>
            <w:r w:rsidR="00E06520">
              <w:rPr>
                <w:noProof/>
                <w:webHidden/>
              </w:rPr>
              <w:fldChar w:fldCharType="begin"/>
            </w:r>
            <w:r w:rsidR="00E06520">
              <w:rPr>
                <w:noProof/>
                <w:webHidden/>
              </w:rPr>
              <w:instrText xml:space="preserve"> PAGEREF _Toc171850048 \h </w:instrText>
            </w:r>
            <w:r w:rsidR="00E06520">
              <w:rPr>
                <w:noProof/>
                <w:webHidden/>
              </w:rPr>
            </w:r>
            <w:r w:rsidR="00E06520">
              <w:rPr>
                <w:noProof/>
                <w:webHidden/>
              </w:rPr>
              <w:fldChar w:fldCharType="separate"/>
            </w:r>
            <w:r w:rsidR="00685E22">
              <w:rPr>
                <w:noProof/>
                <w:webHidden/>
              </w:rPr>
              <w:t>33</w:t>
            </w:r>
            <w:r w:rsidR="00E06520">
              <w:rPr>
                <w:noProof/>
                <w:webHidden/>
              </w:rPr>
              <w:fldChar w:fldCharType="end"/>
            </w:r>
          </w:hyperlink>
        </w:p>
        <w:p w14:paraId="5FDC9117" w14:textId="5D0C853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9" w:history="1">
            <w:r w:rsidR="00E06520" w:rsidRPr="00960B22">
              <w:rPr>
                <w:rStyle w:val="Hyperlink"/>
                <w:noProof/>
              </w:rPr>
              <w:t>3.4</w:t>
            </w:r>
            <w:r w:rsidR="00E06520">
              <w:rPr>
                <w:rFonts w:asciiTheme="minorHAnsi" w:eastAsiaTheme="minorEastAsia" w:hAnsiTheme="minorHAnsi" w:cstheme="minorBidi"/>
                <w:noProof/>
                <w:kern w:val="2"/>
                <w14:ligatures w14:val="standardContextual"/>
              </w:rPr>
              <w:tab/>
            </w:r>
            <w:r w:rsidR="00E06520" w:rsidRPr="00960B22">
              <w:rPr>
                <w:rStyle w:val="Hyperlink"/>
                <w:noProof/>
              </w:rPr>
              <w:t>User interface</w:t>
            </w:r>
            <w:r w:rsidR="00E06520">
              <w:rPr>
                <w:noProof/>
                <w:webHidden/>
              </w:rPr>
              <w:tab/>
            </w:r>
            <w:r w:rsidR="00E06520">
              <w:rPr>
                <w:noProof/>
                <w:webHidden/>
              </w:rPr>
              <w:fldChar w:fldCharType="begin"/>
            </w:r>
            <w:r w:rsidR="00E06520">
              <w:rPr>
                <w:noProof/>
                <w:webHidden/>
              </w:rPr>
              <w:instrText xml:space="preserve"> PAGEREF _Toc171850049 \h </w:instrText>
            </w:r>
            <w:r w:rsidR="00E06520">
              <w:rPr>
                <w:noProof/>
                <w:webHidden/>
              </w:rPr>
            </w:r>
            <w:r w:rsidR="00E06520">
              <w:rPr>
                <w:noProof/>
                <w:webHidden/>
              </w:rPr>
              <w:fldChar w:fldCharType="separate"/>
            </w:r>
            <w:r w:rsidR="00685E22">
              <w:rPr>
                <w:noProof/>
                <w:webHidden/>
              </w:rPr>
              <w:t>34</w:t>
            </w:r>
            <w:r w:rsidR="00E06520">
              <w:rPr>
                <w:noProof/>
                <w:webHidden/>
              </w:rPr>
              <w:fldChar w:fldCharType="end"/>
            </w:r>
          </w:hyperlink>
        </w:p>
        <w:p w14:paraId="2BB6F959" w14:textId="24B96512"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0" w:history="1">
            <w:r w:rsidR="00E06520" w:rsidRPr="00960B22">
              <w:rPr>
                <w:rStyle w:val="Hyperlink"/>
                <w:noProof/>
              </w:rPr>
              <w:t>Chapter 4</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 AND RESULTS</w:t>
            </w:r>
            <w:r w:rsidR="00E06520">
              <w:rPr>
                <w:noProof/>
                <w:webHidden/>
              </w:rPr>
              <w:tab/>
            </w:r>
            <w:r w:rsidR="00E06520">
              <w:rPr>
                <w:noProof/>
                <w:webHidden/>
              </w:rPr>
              <w:fldChar w:fldCharType="begin"/>
            </w:r>
            <w:r w:rsidR="00E06520">
              <w:rPr>
                <w:noProof/>
                <w:webHidden/>
              </w:rPr>
              <w:instrText xml:space="preserve"> PAGEREF _Toc171850050 \h </w:instrText>
            </w:r>
            <w:r w:rsidR="00E06520">
              <w:rPr>
                <w:noProof/>
                <w:webHidden/>
              </w:rPr>
            </w:r>
            <w:r w:rsidR="00E06520">
              <w:rPr>
                <w:noProof/>
                <w:webHidden/>
              </w:rPr>
              <w:fldChar w:fldCharType="separate"/>
            </w:r>
            <w:r w:rsidR="00685E22">
              <w:rPr>
                <w:noProof/>
                <w:webHidden/>
              </w:rPr>
              <w:t>36</w:t>
            </w:r>
            <w:r w:rsidR="00E06520">
              <w:rPr>
                <w:noProof/>
                <w:webHidden/>
              </w:rPr>
              <w:fldChar w:fldCharType="end"/>
            </w:r>
          </w:hyperlink>
        </w:p>
        <w:p w14:paraId="25888494" w14:textId="4C04226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1" w:history="1">
            <w:r w:rsidR="00E06520" w:rsidRPr="00960B22">
              <w:rPr>
                <w:rStyle w:val="Hyperlink"/>
                <w:noProof/>
              </w:rPr>
              <w:t>4.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51 \h </w:instrText>
            </w:r>
            <w:r w:rsidR="00E06520">
              <w:rPr>
                <w:noProof/>
                <w:webHidden/>
              </w:rPr>
            </w:r>
            <w:r w:rsidR="00E06520">
              <w:rPr>
                <w:noProof/>
                <w:webHidden/>
              </w:rPr>
              <w:fldChar w:fldCharType="separate"/>
            </w:r>
            <w:r w:rsidR="00685E22">
              <w:rPr>
                <w:noProof/>
                <w:webHidden/>
              </w:rPr>
              <w:t>36</w:t>
            </w:r>
            <w:r w:rsidR="00E06520">
              <w:rPr>
                <w:noProof/>
                <w:webHidden/>
              </w:rPr>
              <w:fldChar w:fldCharType="end"/>
            </w:r>
          </w:hyperlink>
        </w:p>
        <w:p w14:paraId="0152F2EB" w14:textId="6BC40661"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2" w:history="1">
            <w:r w:rsidR="00E06520" w:rsidRPr="00960B22">
              <w:rPr>
                <w:rStyle w:val="Hyperlink"/>
                <w:noProof/>
              </w:rPr>
              <w:t>4.2</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ation</w:t>
            </w:r>
            <w:r w:rsidR="00E06520">
              <w:rPr>
                <w:noProof/>
                <w:webHidden/>
              </w:rPr>
              <w:tab/>
            </w:r>
            <w:r w:rsidR="00E06520">
              <w:rPr>
                <w:noProof/>
                <w:webHidden/>
              </w:rPr>
              <w:fldChar w:fldCharType="begin"/>
            </w:r>
            <w:r w:rsidR="00E06520">
              <w:rPr>
                <w:noProof/>
                <w:webHidden/>
              </w:rPr>
              <w:instrText xml:space="preserve"> PAGEREF _Toc171850052 \h </w:instrText>
            </w:r>
            <w:r w:rsidR="00E06520">
              <w:rPr>
                <w:noProof/>
                <w:webHidden/>
              </w:rPr>
            </w:r>
            <w:r w:rsidR="00E06520">
              <w:rPr>
                <w:noProof/>
                <w:webHidden/>
              </w:rPr>
              <w:fldChar w:fldCharType="separate"/>
            </w:r>
            <w:r w:rsidR="00685E22">
              <w:rPr>
                <w:noProof/>
                <w:webHidden/>
              </w:rPr>
              <w:t>36</w:t>
            </w:r>
            <w:r w:rsidR="00E06520">
              <w:rPr>
                <w:noProof/>
                <w:webHidden/>
              </w:rPr>
              <w:fldChar w:fldCharType="end"/>
            </w:r>
          </w:hyperlink>
        </w:p>
        <w:p w14:paraId="663DC9FB" w14:textId="5A43F65D"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3" w:history="1">
            <w:r w:rsidR="00E06520" w:rsidRPr="00960B22">
              <w:rPr>
                <w:rStyle w:val="Hyperlink"/>
                <w:noProof/>
              </w:rPr>
              <w:t>4.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w:t>
            </w:r>
            <w:r w:rsidR="00E06520">
              <w:rPr>
                <w:noProof/>
                <w:webHidden/>
              </w:rPr>
              <w:tab/>
            </w:r>
            <w:r w:rsidR="00E06520">
              <w:rPr>
                <w:noProof/>
                <w:webHidden/>
              </w:rPr>
              <w:fldChar w:fldCharType="begin"/>
            </w:r>
            <w:r w:rsidR="00E06520">
              <w:rPr>
                <w:noProof/>
                <w:webHidden/>
              </w:rPr>
              <w:instrText xml:space="preserve"> PAGEREF _Toc171850053 \h </w:instrText>
            </w:r>
            <w:r w:rsidR="00E06520">
              <w:rPr>
                <w:noProof/>
                <w:webHidden/>
              </w:rPr>
            </w:r>
            <w:r w:rsidR="00E06520">
              <w:rPr>
                <w:noProof/>
                <w:webHidden/>
              </w:rPr>
              <w:fldChar w:fldCharType="separate"/>
            </w:r>
            <w:r w:rsidR="00685E22">
              <w:rPr>
                <w:noProof/>
                <w:webHidden/>
              </w:rPr>
              <w:t>36</w:t>
            </w:r>
            <w:r w:rsidR="00E06520">
              <w:rPr>
                <w:noProof/>
                <w:webHidden/>
              </w:rPr>
              <w:fldChar w:fldCharType="end"/>
            </w:r>
          </w:hyperlink>
        </w:p>
        <w:p w14:paraId="6B7A8D41" w14:textId="0778AB38"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4" w:history="1">
            <w:r w:rsidR="00E06520" w:rsidRPr="00960B22">
              <w:rPr>
                <w:rStyle w:val="Hyperlink"/>
                <w:noProof/>
              </w:rPr>
              <w:t>4.2.2</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w:t>
            </w:r>
            <w:r w:rsidR="00E06520">
              <w:rPr>
                <w:noProof/>
                <w:webHidden/>
              </w:rPr>
              <w:tab/>
            </w:r>
            <w:r w:rsidR="00E06520">
              <w:rPr>
                <w:noProof/>
                <w:webHidden/>
              </w:rPr>
              <w:fldChar w:fldCharType="begin"/>
            </w:r>
            <w:r w:rsidR="00E06520">
              <w:rPr>
                <w:noProof/>
                <w:webHidden/>
              </w:rPr>
              <w:instrText xml:space="preserve"> PAGEREF _Toc171850054 \h </w:instrText>
            </w:r>
            <w:r w:rsidR="00E06520">
              <w:rPr>
                <w:noProof/>
                <w:webHidden/>
              </w:rPr>
            </w:r>
            <w:r w:rsidR="00E06520">
              <w:rPr>
                <w:noProof/>
                <w:webHidden/>
              </w:rPr>
              <w:fldChar w:fldCharType="separate"/>
            </w:r>
            <w:r w:rsidR="00685E22">
              <w:rPr>
                <w:noProof/>
                <w:webHidden/>
              </w:rPr>
              <w:t>37</w:t>
            </w:r>
            <w:r w:rsidR="00E06520">
              <w:rPr>
                <w:noProof/>
                <w:webHidden/>
              </w:rPr>
              <w:fldChar w:fldCharType="end"/>
            </w:r>
          </w:hyperlink>
        </w:p>
        <w:p w14:paraId="5789F192" w14:textId="1B0675EE"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5" w:history="1">
            <w:r w:rsidR="00E06520" w:rsidRPr="00960B22">
              <w:rPr>
                <w:rStyle w:val="Hyperlink"/>
                <w:noProof/>
              </w:rPr>
              <w:t>4.2.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SA</w:t>
            </w:r>
            <w:r w:rsidR="00E06520">
              <w:rPr>
                <w:noProof/>
                <w:webHidden/>
              </w:rPr>
              <w:tab/>
            </w:r>
            <w:r w:rsidR="00E06520">
              <w:rPr>
                <w:noProof/>
                <w:webHidden/>
              </w:rPr>
              <w:fldChar w:fldCharType="begin"/>
            </w:r>
            <w:r w:rsidR="00E06520">
              <w:rPr>
                <w:noProof/>
                <w:webHidden/>
              </w:rPr>
              <w:instrText xml:space="preserve"> PAGEREF _Toc171850055 \h </w:instrText>
            </w:r>
            <w:r w:rsidR="00E06520">
              <w:rPr>
                <w:noProof/>
                <w:webHidden/>
              </w:rPr>
            </w:r>
            <w:r w:rsidR="00E06520">
              <w:rPr>
                <w:noProof/>
                <w:webHidden/>
              </w:rPr>
              <w:fldChar w:fldCharType="separate"/>
            </w:r>
            <w:r w:rsidR="00685E22">
              <w:rPr>
                <w:noProof/>
                <w:webHidden/>
              </w:rPr>
              <w:t>38</w:t>
            </w:r>
            <w:r w:rsidR="00E06520">
              <w:rPr>
                <w:noProof/>
                <w:webHidden/>
              </w:rPr>
              <w:fldChar w:fldCharType="end"/>
            </w:r>
          </w:hyperlink>
        </w:p>
        <w:p w14:paraId="62054AB9" w14:textId="746787CD"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6" w:history="1">
            <w:r w:rsidR="00E06520" w:rsidRPr="00960B22">
              <w:rPr>
                <w:rStyle w:val="Hyperlink"/>
                <w:noProof/>
              </w:rPr>
              <w:t>4.2.2.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56 \h </w:instrText>
            </w:r>
            <w:r w:rsidR="00E06520">
              <w:rPr>
                <w:noProof/>
                <w:webHidden/>
              </w:rPr>
            </w:r>
            <w:r w:rsidR="00E06520">
              <w:rPr>
                <w:noProof/>
                <w:webHidden/>
              </w:rPr>
              <w:fldChar w:fldCharType="separate"/>
            </w:r>
            <w:r w:rsidR="00685E22">
              <w:rPr>
                <w:noProof/>
                <w:webHidden/>
              </w:rPr>
              <w:t>39</w:t>
            </w:r>
            <w:r w:rsidR="00E06520">
              <w:rPr>
                <w:noProof/>
                <w:webHidden/>
              </w:rPr>
              <w:fldChar w:fldCharType="end"/>
            </w:r>
          </w:hyperlink>
        </w:p>
        <w:p w14:paraId="00108F80" w14:textId="01B1B39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7" w:history="1">
            <w:r w:rsidR="00E06520" w:rsidRPr="00960B22">
              <w:rPr>
                <w:rStyle w:val="Hyperlink"/>
                <w:noProof/>
              </w:rPr>
              <w:t>4.2.2.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trained models</w:t>
            </w:r>
            <w:r w:rsidR="00E06520">
              <w:rPr>
                <w:noProof/>
                <w:webHidden/>
              </w:rPr>
              <w:tab/>
            </w:r>
            <w:r w:rsidR="00E06520">
              <w:rPr>
                <w:noProof/>
                <w:webHidden/>
              </w:rPr>
              <w:fldChar w:fldCharType="begin"/>
            </w:r>
            <w:r w:rsidR="00E06520">
              <w:rPr>
                <w:noProof/>
                <w:webHidden/>
              </w:rPr>
              <w:instrText xml:space="preserve"> PAGEREF _Toc171850057 \h </w:instrText>
            </w:r>
            <w:r w:rsidR="00E06520">
              <w:rPr>
                <w:noProof/>
                <w:webHidden/>
              </w:rPr>
            </w:r>
            <w:r w:rsidR="00E06520">
              <w:rPr>
                <w:noProof/>
                <w:webHidden/>
              </w:rPr>
              <w:fldChar w:fldCharType="separate"/>
            </w:r>
            <w:r w:rsidR="00685E22">
              <w:rPr>
                <w:noProof/>
                <w:webHidden/>
              </w:rPr>
              <w:t>40</w:t>
            </w:r>
            <w:r w:rsidR="00E06520">
              <w:rPr>
                <w:noProof/>
                <w:webHidden/>
              </w:rPr>
              <w:fldChar w:fldCharType="end"/>
            </w:r>
          </w:hyperlink>
        </w:p>
        <w:p w14:paraId="165DD162" w14:textId="59D9F0D4"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8" w:history="1">
            <w:r w:rsidR="00E06520" w:rsidRPr="00960B22">
              <w:rPr>
                <w:rStyle w:val="Hyperlink"/>
                <w:noProof/>
              </w:rPr>
              <w:t>4.3</w:t>
            </w:r>
            <w:r w:rsidR="00E06520">
              <w:rPr>
                <w:rFonts w:asciiTheme="minorHAnsi" w:eastAsiaTheme="minorEastAsia" w:hAnsiTheme="minorHAnsi" w:cstheme="minorBidi"/>
                <w:noProof/>
                <w:kern w:val="2"/>
                <w14:ligatures w14:val="standardContextual"/>
              </w:rPr>
              <w:tab/>
            </w:r>
            <w:r w:rsidR="00E06520" w:rsidRPr="00960B22">
              <w:rPr>
                <w:rStyle w:val="Hyperlink"/>
                <w:noProof/>
              </w:rPr>
              <w:t>Results</w:t>
            </w:r>
            <w:r w:rsidR="00E06520">
              <w:rPr>
                <w:noProof/>
                <w:webHidden/>
              </w:rPr>
              <w:tab/>
            </w:r>
            <w:r w:rsidR="00E06520">
              <w:rPr>
                <w:noProof/>
                <w:webHidden/>
              </w:rPr>
              <w:fldChar w:fldCharType="begin"/>
            </w:r>
            <w:r w:rsidR="00E06520">
              <w:rPr>
                <w:noProof/>
                <w:webHidden/>
              </w:rPr>
              <w:instrText xml:space="preserve"> PAGEREF _Toc171850058 \h </w:instrText>
            </w:r>
            <w:r w:rsidR="00E06520">
              <w:rPr>
                <w:noProof/>
                <w:webHidden/>
              </w:rPr>
            </w:r>
            <w:r w:rsidR="00E06520">
              <w:rPr>
                <w:noProof/>
                <w:webHidden/>
              </w:rPr>
              <w:fldChar w:fldCharType="separate"/>
            </w:r>
            <w:r w:rsidR="00685E22">
              <w:rPr>
                <w:noProof/>
                <w:webHidden/>
              </w:rPr>
              <w:t>41</w:t>
            </w:r>
            <w:r w:rsidR="00E06520">
              <w:rPr>
                <w:noProof/>
                <w:webHidden/>
              </w:rPr>
              <w:fldChar w:fldCharType="end"/>
            </w:r>
          </w:hyperlink>
        </w:p>
        <w:p w14:paraId="283652B4" w14:textId="1F3DD58A"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9" w:history="1">
            <w:r w:rsidR="00E06520" w:rsidRPr="00960B22">
              <w:rPr>
                <w:rStyle w:val="Hyperlink"/>
                <w:noProof/>
              </w:rPr>
              <w:t>Chapter 5</w:t>
            </w:r>
            <w:r w:rsidR="00E06520">
              <w:rPr>
                <w:rFonts w:asciiTheme="minorHAnsi" w:eastAsiaTheme="minorEastAsia" w:hAnsiTheme="minorHAnsi" w:cstheme="minorBidi"/>
                <w:noProof/>
                <w:kern w:val="2"/>
                <w14:ligatures w14:val="standardContextual"/>
              </w:rPr>
              <w:tab/>
            </w:r>
            <w:r w:rsidR="00E06520" w:rsidRPr="00960B22">
              <w:rPr>
                <w:rStyle w:val="Hyperlink"/>
                <w:noProof/>
              </w:rPr>
              <w:t>DISCUSSION AND EVALUATION</w:t>
            </w:r>
            <w:r w:rsidR="00E06520">
              <w:rPr>
                <w:noProof/>
                <w:webHidden/>
              </w:rPr>
              <w:tab/>
            </w:r>
            <w:r w:rsidR="00E06520">
              <w:rPr>
                <w:noProof/>
                <w:webHidden/>
              </w:rPr>
              <w:fldChar w:fldCharType="begin"/>
            </w:r>
            <w:r w:rsidR="00E06520">
              <w:rPr>
                <w:noProof/>
                <w:webHidden/>
              </w:rPr>
              <w:instrText xml:space="preserve"> PAGEREF _Toc171850059 \h </w:instrText>
            </w:r>
            <w:r w:rsidR="00E06520">
              <w:rPr>
                <w:noProof/>
                <w:webHidden/>
              </w:rPr>
            </w:r>
            <w:r w:rsidR="00E06520">
              <w:rPr>
                <w:noProof/>
                <w:webHidden/>
              </w:rPr>
              <w:fldChar w:fldCharType="separate"/>
            </w:r>
            <w:r w:rsidR="00685E22">
              <w:rPr>
                <w:noProof/>
                <w:webHidden/>
              </w:rPr>
              <w:t>44</w:t>
            </w:r>
            <w:r w:rsidR="00E06520">
              <w:rPr>
                <w:noProof/>
                <w:webHidden/>
              </w:rPr>
              <w:fldChar w:fldCharType="end"/>
            </w:r>
          </w:hyperlink>
        </w:p>
        <w:p w14:paraId="470F8A11" w14:textId="056BD5D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0" w:history="1">
            <w:r w:rsidR="00E06520" w:rsidRPr="00960B22">
              <w:rPr>
                <w:rStyle w:val="Hyperlink"/>
                <w:noProof/>
              </w:rPr>
              <w:t>5.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w:t>
            </w:r>
            <w:r w:rsidR="00E06520">
              <w:rPr>
                <w:noProof/>
                <w:webHidden/>
              </w:rPr>
              <w:tab/>
            </w:r>
            <w:r w:rsidR="00E06520">
              <w:rPr>
                <w:noProof/>
                <w:webHidden/>
              </w:rPr>
              <w:fldChar w:fldCharType="begin"/>
            </w:r>
            <w:r w:rsidR="00E06520">
              <w:rPr>
                <w:noProof/>
                <w:webHidden/>
              </w:rPr>
              <w:instrText xml:space="preserve"> PAGEREF _Toc171850060 \h </w:instrText>
            </w:r>
            <w:r w:rsidR="00E06520">
              <w:rPr>
                <w:noProof/>
                <w:webHidden/>
              </w:rPr>
            </w:r>
            <w:r w:rsidR="00E06520">
              <w:rPr>
                <w:noProof/>
                <w:webHidden/>
              </w:rPr>
              <w:fldChar w:fldCharType="separate"/>
            </w:r>
            <w:r w:rsidR="00685E22">
              <w:rPr>
                <w:noProof/>
                <w:webHidden/>
              </w:rPr>
              <w:t>44</w:t>
            </w:r>
            <w:r w:rsidR="00E06520">
              <w:rPr>
                <w:noProof/>
                <w:webHidden/>
              </w:rPr>
              <w:fldChar w:fldCharType="end"/>
            </w:r>
          </w:hyperlink>
        </w:p>
        <w:p w14:paraId="3A308B2A" w14:textId="75B66BED"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1" w:history="1">
            <w:r w:rsidR="00E06520" w:rsidRPr="00960B22">
              <w:rPr>
                <w:rStyle w:val="Hyperlink"/>
                <w:noProof/>
              </w:rPr>
              <w:t>5.1.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methods</w:t>
            </w:r>
            <w:r w:rsidR="00E06520">
              <w:rPr>
                <w:noProof/>
                <w:webHidden/>
              </w:rPr>
              <w:tab/>
            </w:r>
            <w:r w:rsidR="00E06520">
              <w:rPr>
                <w:noProof/>
                <w:webHidden/>
              </w:rPr>
              <w:fldChar w:fldCharType="begin"/>
            </w:r>
            <w:r w:rsidR="00E06520">
              <w:rPr>
                <w:noProof/>
                <w:webHidden/>
              </w:rPr>
              <w:instrText xml:space="preserve"> PAGEREF _Toc171850061 \h </w:instrText>
            </w:r>
            <w:r w:rsidR="00E06520">
              <w:rPr>
                <w:noProof/>
                <w:webHidden/>
              </w:rPr>
            </w:r>
            <w:r w:rsidR="00E06520">
              <w:rPr>
                <w:noProof/>
                <w:webHidden/>
              </w:rPr>
              <w:fldChar w:fldCharType="separate"/>
            </w:r>
            <w:r w:rsidR="00685E22">
              <w:rPr>
                <w:noProof/>
                <w:webHidden/>
              </w:rPr>
              <w:t>44</w:t>
            </w:r>
            <w:r w:rsidR="00E06520">
              <w:rPr>
                <w:noProof/>
                <w:webHidden/>
              </w:rPr>
              <w:fldChar w:fldCharType="end"/>
            </w:r>
          </w:hyperlink>
        </w:p>
        <w:p w14:paraId="73578DB1" w14:textId="1B95293A"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2" w:history="1">
            <w:r w:rsidR="00E06520" w:rsidRPr="00960B22">
              <w:rPr>
                <w:rStyle w:val="Hyperlink"/>
                <w:noProof/>
              </w:rPr>
              <w:t>5.1.2</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set</w:t>
            </w:r>
            <w:r w:rsidR="00E06520">
              <w:rPr>
                <w:noProof/>
                <w:webHidden/>
              </w:rPr>
              <w:tab/>
            </w:r>
            <w:r w:rsidR="00E06520">
              <w:rPr>
                <w:noProof/>
                <w:webHidden/>
              </w:rPr>
              <w:fldChar w:fldCharType="begin"/>
            </w:r>
            <w:r w:rsidR="00E06520">
              <w:rPr>
                <w:noProof/>
                <w:webHidden/>
              </w:rPr>
              <w:instrText xml:space="preserve"> PAGEREF _Toc171850062 \h </w:instrText>
            </w:r>
            <w:r w:rsidR="00E06520">
              <w:rPr>
                <w:noProof/>
                <w:webHidden/>
              </w:rPr>
            </w:r>
            <w:r w:rsidR="00E06520">
              <w:rPr>
                <w:noProof/>
                <w:webHidden/>
              </w:rPr>
              <w:fldChar w:fldCharType="separate"/>
            </w:r>
            <w:r w:rsidR="00685E22">
              <w:rPr>
                <w:noProof/>
                <w:webHidden/>
              </w:rPr>
              <w:t>46</w:t>
            </w:r>
            <w:r w:rsidR="00E06520">
              <w:rPr>
                <w:noProof/>
                <w:webHidden/>
              </w:rPr>
              <w:fldChar w:fldCharType="end"/>
            </w:r>
          </w:hyperlink>
        </w:p>
        <w:p w14:paraId="00E3AB6D" w14:textId="7C581A95"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3" w:history="1">
            <w:r w:rsidR="00E06520" w:rsidRPr="00960B22">
              <w:rPr>
                <w:rStyle w:val="Hyperlink"/>
                <w:noProof/>
              </w:rPr>
              <w:t>5.1.3</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results and Environment Settings</w:t>
            </w:r>
            <w:r w:rsidR="00E06520">
              <w:rPr>
                <w:noProof/>
                <w:webHidden/>
              </w:rPr>
              <w:tab/>
            </w:r>
            <w:r w:rsidR="00E06520">
              <w:rPr>
                <w:noProof/>
                <w:webHidden/>
              </w:rPr>
              <w:fldChar w:fldCharType="begin"/>
            </w:r>
            <w:r w:rsidR="00E06520">
              <w:rPr>
                <w:noProof/>
                <w:webHidden/>
              </w:rPr>
              <w:instrText xml:space="preserve"> PAGEREF _Toc171850063 \h </w:instrText>
            </w:r>
            <w:r w:rsidR="00E06520">
              <w:rPr>
                <w:noProof/>
                <w:webHidden/>
              </w:rPr>
            </w:r>
            <w:r w:rsidR="00E06520">
              <w:rPr>
                <w:noProof/>
                <w:webHidden/>
              </w:rPr>
              <w:fldChar w:fldCharType="separate"/>
            </w:r>
            <w:r w:rsidR="00685E22">
              <w:rPr>
                <w:noProof/>
                <w:webHidden/>
              </w:rPr>
              <w:t>47</w:t>
            </w:r>
            <w:r w:rsidR="00E06520">
              <w:rPr>
                <w:noProof/>
                <w:webHidden/>
              </w:rPr>
              <w:fldChar w:fldCharType="end"/>
            </w:r>
          </w:hyperlink>
        </w:p>
        <w:p w14:paraId="39342C45" w14:textId="44F11D37"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64" w:history="1">
            <w:r w:rsidR="00E06520" w:rsidRPr="00960B22">
              <w:rPr>
                <w:rStyle w:val="Hyperlink"/>
                <w:noProof/>
              </w:rPr>
              <w:t>Chapter 6</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 AND FUTURE WORK</w:t>
            </w:r>
            <w:r w:rsidR="00E06520">
              <w:rPr>
                <w:noProof/>
                <w:webHidden/>
              </w:rPr>
              <w:tab/>
            </w:r>
            <w:r w:rsidR="00E06520">
              <w:rPr>
                <w:noProof/>
                <w:webHidden/>
              </w:rPr>
              <w:fldChar w:fldCharType="begin"/>
            </w:r>
            <w:r w:rsidR="00E06520">
              <w:rPr>
                <w:noProof/>
                <w:webHidden/>
              </w:rPr>
              <w:instrText xml:space="preserve"> PAGEREF _Toc171850064 \h </w:instrText>
            </w:r>
            <w:r w:rsidR="00E06520">
              <w:rPr>
                <w:noProof/>
                <w:webHidden/>
              </w:rPr>
            </w:r>
            <w:r w:rsidR="00E06520">
              <w:rPr>
                <w:noProof/>
                <w:webHidden/>
              </w:rPr>
              <w:fldChar w:fldCharType="separate"/>
            </w:r>
            <w:r w:rsidR="00685E22">
              <w:rPr>
                <w:noProof/>
                <w:webHidden/>
              </w:rPr>
              <w:t>49</w:t>
            </w:r>
            <w:r w:rsidR="00E06520">
              <w:rPr>
                <w:noProof/>
                <w:webHidden/>
              </w:rPr>
              <w:fldChar w:fldCharType="end"/>
            </w:r>
          </w:hyperlink>
        </w:p>
        <w:p w14:paraId="21932B56" w14:textId="5B59FA0D"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5" w:history="1">
            <w:r w:rsidR="00E06520" w:rsidRPr="00960B22">
              <w:rPr>
                <w:rStyle w:val="Hyperlink"/>
                <w:noProof/>
              </w:rPr>
              <w:t>6.1</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w:t>
            </w:r>
            <w:r w:rsidR="00E06520">
              <w:rPr>
                <w:noProof/>
                <w:webHidden/>
              </w:rPr>
              <w:tab/>
            </w:r>
            <w:r w:rsidR="00E06520">
              <w:rPr>
                <w:noProof/>
                <w:webHidden/>
              </w:rPr>
              <w:fldChar w:fldCharType="begin"/>
            </w:r>
            <w:r w:rsidR="00E06520">
              <w:rPr>
                <w:noProof/>
                <w:webHidden/>
              </w:rPr>
              <w:instrText xml:space="preserve"> PAGEREF _Toc171850065 \h </w:instrText>
            </w:r>
            <w:r w:rsidR="00E06520">
              <w:rPr>
                <w:noProof/>
                <w:webHidden/>
              </w:rPr>
            </w:r>
            <w:r w:rsidR="00E06520">
              <w:rPr>
                <w:noProof/>
                <w:webHidden/>
              </w:rPr>
              <w:fldChar w:fldCharType="separate"/>
            </w:r>
            <w:r w:rsidR="00685E22">
              <w:rPr>
                <w:noProof/>
                <w:webHidden/>
              </w:rPr>
              <w:t>49</w:t>
            </w:r>
            <w:r w:rsidR="00E06520">
              <w:rPr>
                <w:noProof/>
                <w:webHidden/>
              </w:rPr>
              <w:fldChar w:fldCharType="end"/>
            </w:r>
          </w:hyperlink>
        </w:p>
        <w:p w14:paraId="25F24023" w14:textId="5379D883"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6" w:history="1">
            <w:r w:rsidR="00E06520" w:rsidRPr="00960B22">
              <w:rPr>
                <w:rStyle w:val="Hyperlink"/>
                <w:noProof/>
              </w:rPr>
              <w:t>6.2</w:t>
            </w:r>
            <w:r w:rsidR="00E06520">
              <w:rPr>
                <w:rFonts w:asciiTheme="minorHAnsi" w:eastAsiaTheme="minorEastAsia" w:hAnsiTheme="minorHAnsi" w:cstheme="minorBidi"/>
                <w:noProof/>
                <w:kern w:val="2"/>
                <w14:ligatures w14:val="standardContextual"/>
              </w:rPr>
              <w:tab/>
            </w:r>
            <w:r w:rsidR="00E06520" w:rsidRPr="00960B22">
              <w:rPr>
                <w:rStyle w:val="Hyperlink"/>
                <w:noProof/>
              </w:rPr>
              <w:t>Future work</w:t>
            </w:r>
            <w:r w:rsidR="00E06520">
              <w:rPr>
                <w:noProof/>
                <w:webHidden/>
              </w:rPr>
              <w:tab/>
            </w:r>
            <w:r w:rsidR="00E06520">
              <w:rPr>
                <w:noProof/>
                <w:webHidden/>
              </w:rPr>
              <w:fldChar w:fldCharType="begin"/>
            </w:r>
            <w:r w:rsidR="00E06520">
              <w:rPr>
                <w:noProof/>
                <w:webHidden/>
              </w:rPr>
              <w:instrText xml:space="preserve"> PAGEREF _Toc171850066 \h </w:instrText>
            </w:r>
            <w:r w:rsidR="00E06520">
              <w:rPr>
                <w:noProof/>
                <w:webHidden/>
              </w:rPr>
            </w:r>
            <w:r w:rsidR="00E06520">
              <w:rPr>
                <w:noProof/>
                <w:webHidden/>
              </w:rPr>
              <w:fldChar w:fldCharType="separate"/>
            </w:r>
            <w:r w:rsidR="00685E22">
              <w:rPr>
                <w:noProof/>
                <w:webHidden/>
              </w:rPr>
              <w:t>49</w:t>
            </w:r>
            <w:r w:rsidR="00E06520">
              <w:rPr>
                <w:noProof/>
                <w:webHidden/>
              </w:rPr>
              <w:fldChar w:fldCharType="end"/>
            </w:r>
          </w:hyperlink>
        </w:p>
        <w:p w14:paraId="5993338A" w14:textId="70A7851C" w:rsidR="00E06520" w:rsidRDefault="00000000">
          <w:pPr>
            <w:pStyle w:val="TOC1"/>
            <w:rPr>
              <w:rFonts w:asciiTheme="minorHAnsi" w:eastAsiaTheme="minorEastAsia" w:hAnsiTheme="minorHAnsi" w:cstheme="minorBidi"/>
              <w:noProof/>
              <w:kern w:val="2"/>
              <w14:ligatures w14:val="standardContextual"/>
            </w:rPr>
          </w:pPr>
          <w:hyperlink w:anchor="_Toc171850067" w:history="1">
            <w:r w:rsidR="00E06520" w:rsidRPr="00960B22">
              <w:rPr>
                <w:rStyle w:val="Hyperlink"/>
                <w:noProof/>
              </w:rPr>
              <w:t>REFERENCES</w:t>
            </w:r>
            <w:r w:rsidR="00E06520">
              <w:rPr>
                <w:noProof/>
                <w:webHidden/>
              </w:rPr>
              <w:tab/>
            </w:r>
            <w:r w:rsidR="00E06520">
              <w:rPr>
                <w:noProof/>
                <w:webHidden/>
              </w:rPr>
              <w:fldChar w:fldCharType="begin"/>
            </w:r>
            <w:r w:rsidR="00E06520">
              <w:rPr>
                <w:noProof/>
                <w:webHidden/>
              </w:rPr>
              <w:instrText xml:space="preserve"> PAGEREF _Toc171850067 \h </w:instrText>
            </w:r>
            <w:r w:rsidR="00E06520">
              <w:rPr>
                <w:noProof/>
                <w:webHidden/>
              </w:rPr>
            </w:r>
            <w:r w:rsidR="00E06520">
              <w:rPr>
                <w:noProof/>
                <w:webHidden/>
              </w:rPr>
              <w:fldChar w:fldCharType="separate"/>
            </w:r>
            <w:r w:rsidR="00685E22">
              <w:rPr>
                <w:noProof/>
                <w:webHidden/>
              </w:rPr>
              <w:t>50</w:t>
            </w:r>
            <w:r w:rsidR="00E06520">
              <w:rPr>
                <w:noProof/>
                <w:webHidden/>
              </w:rPr>
              <w:fldChar w:fldCharType="end"/>
            </w:r>
          </w:hyperlink>
        </w:p>
        <w:p w14:paraId="7F2D1124" w14:textId="5A0E8527" w:rsidR="00E06520" w:rsidRDefault="00000000">
          <w:pPr>
            <w:pStyle w:val="TOC1"/>
            <w:rPr>
              <w:rFonts w:asciiTheme="minorHAnsi" w:eastAsiaTheme="minorEastAsia" w:hAnsiTheme="minorHAnsi" w:cstheme="minorBidi"/>
              <w:noProof/>
              <w:kern w:val="2"/>
              <w14:ligatures w14:val="standardContextual"/>
            </w:rPr>
          </w:pPr>
          <w:hyperlink w:anchor="_Toc171850068" w:history="1">
            <w:r w:rsidR="00E06520" w:rsidRPr="00960B22">
              <w:rPr>
                <w:rStyle w:val="Hyperlink"/>
                <w:noProof/>
              </w:rPr>
              <w:t>APPENDIX</w:t>
            </w:r>
            <w:r w:rsidR="00E06520">
              <w:rPr>
                <w:noProof/>
                <w:webHidden/>
              </w:rPr>
              <w:tab/>
            </w:r>
            <w:r w:rsidR="00E06520">
              <w:rPr>
                <w:noProof/>
                <w:webHidden/>
              </w:rPr>
              <w:fldChar w:fldCharType="begin"/>
            </w:r>
            <w:r w:rsidR="00E06520">
              <w:rPr>
                <w:noProof/>
                <w:webHidden/>
              </w:rPr>
              <w:instrText xml:space="preserve"> PAGEREF _Toc171850068 \h </w:instrText>
            </w:r>
            <w:r w:rsidR="00E06520">
              <w:rPr>
                <w:noProof/>
                <w:webHidden/>
              </w:rPr>
            </w:r>
            <w:r w:rsidR="00E06520">
              <w:rPr>
                <w:noProof/>
                <w:webHidden/>
              </w:rPr>
              <w:fldChar w:fldCharType="separate"/>
            </w:r>
            <w:r w:rsidR="00685E22">
              <w:rPr>
                <w:noProof/>
                <w:webHidden/>
              </w:rPr>
              <w:t>54</w:t>
            </w:r>
            <w:r w:rsidR="00E06520">
              <w:rPr>
                <w:noProof/>
                <w:webHidden/>
              </w:rPr>
              <w:fldChar w:fldCharType="end"/>
            </w:r>
          </w:hyperlink>
        </w:p>
        <w:p w14:paraId="78E0B75A" w14:textId="7EF7946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5" w:name="_Toc514144958"/>
      <w:bookmarkStart w:id="6" w:name="_Toc171850011"/>
      <w:r w:rsidRPr="00C66CDF">
        <w:lastRenderedPageBreak/>
        <w:t>LIST OF FIGURES</w:t>
      </w:r>
      <w:bookmarkEnd w:id="5"/>
      <w:bookmarkEnd w:id="6"/>
    </w:p>
    <w:p w14:paraId="337FE072" w14:textId="77777777" w:rsidR="00BA7590" w:rsidRPr="00C66CDF" w:rsidRDefault="00BA7590" w:rsidP="00BA7590"/>
    <w:p w14:paraId="7C66BF49" w14:textId="25D21124"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850069" w:history="1">
        <w:r w:rsidR="00E06520" w:rsidRPr="00C92148">
          <w:rPr>
            <w:rStyle w:val="Hyperlink"/>
            <w:noProof/>
          </w:rPr>
          <w:t>Figure 2</w:t>
        </w:r>
        <w:r w:rsidR="00E06520" w:rsidRPr="00C92148">
          <w:rPr>
            <w:rStyle w:val="Hyperlink"/>
            <w:noProof/>
          </w:rPr>
          <w:noBreakHyphen/>
          <w:t>1 - GROBID cascade of the sequencing model [3]</w:t>
        </w:r>
        <w:r w:rsidR="00E06520">
          <w:rPr>
            <w:noProof/>
            <w:webHidden/>
          </w:rPr>
          <w:tab/>
        </w:r>
        <w:r w:rsidR="00E06520">
          <w:rPr>
            <w:noProof/>
            <w:webHidden/>
          </w:rPr>
          <w:fldChar w:fldCharType="begin"/>
        </w:r>
        <w:r w:rsidR="00E06520">
          <w:rPr>
            <w:noProof/>
            <w:webHidden/>
          </w:rPr>
          <w:instrText xml:space="preserve"> PAGEREF _Toc171850069 \h </w:instrText>
        </w:r>
        <w:r w:rsidR="00E06520">
          <w:rPr>
            <w:noProof/>
            <w:webHidden/>
          </w:rPr>
        </w:r>
        <w:r w:rsidR="00E06520">
          <w:rPr>
            <w:noProof/>
            <w:webHidden/>
          </w:rPr>
          <w:fldChar w:fldCharType="separate"/>
        </w:r>
        <w:r w:rsidR="00685E22">
          <w:rPr>
            <w:noProof/>
            <w:webHidden/>
          </w:rPr>
          <w:t>13</w:t>
        </w:r>
        <w:r w:rsidR="00E06520">
          <w:rPr>
            <w:noProof/>
            <w:webHidden/>
          </w:rPr>
          <w:fldChar w:fldCharType="end"/>
        </w:r>
      </w:hyperlink>
    </w:p>
    <w:p w14:paraId="0CC543B1" w14:textId="1D55C9F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0" w:history="1">
        <w:r w:rsidR="00E06520" w:rsidRPr="00C92148">
          <w:rPr>
            <w:rStyle w:val="Hyperlink"/>
            <w:noProof/>
          </w:rPr>
          <w:t>Figure 2</w:t>
        </w:r>
        <w:r w:rsidR="00E06520" w:rsidRPr="00C92148">
          <w:rPr>
            <w:rStyle w:val="Hyperlink"/>
            <w:noProof/>
          </w:rPr>
          <w:noBreakHyphen/>
          <w:t>2 - Dependency style parse tree [4]</w:t>
        </w:r>
        <w:r w:rsidR="00E06520">
          <w:rPr>
            <w:noProof/>
            <w:webHidden/>
          </w:rPr>
          <w:tab/>
        </w:r>
        <w:r w:rsidR="00E06520">
          <w:rPr>
            <w:noProof/>
            <w:webHidden/>
          </w:rPr>
          <w:fldChar w:fldCharType="begin"/>
        </w:r>
        <w:r w:rsidR="00E06520">
          <w:rPr>
            <w:noProof/>
            <w:webHidden/>
          </w:rPr>
          <w:instrText xml:space="preserve"> PAGEREF _Toc171850070 \h </w:instrText>
        </w:r>
        <w:r w:rsidR="00E06520">
          <w:rPr>
            <w:noProof/>
            <w:webHidden/>
          </w:rPr>
        </w:r>
        <w:r w:rsidR="00E06520">
          <w:rPr>
            <w:noProof/>
            <w:webHidden/>
          </w:rPr>
          <w:fldChar w:fldCharType="separate"/>
        </w:r>
        <w:r w:rsidR="00685E22">
          <w:rPr>
            <w:noProof/>
            <w:webHidden/>
          </w:rPr>
          <w:t>16</w:t>
        </w:r>
        <w:r w:rsidR="00E06520">
          <w:rPr>
            <w:noProof/>
            <w:webHidden/>
          </w:rPr>
          <w:fldChar w:fldCharType="end"/>
        </w:r>
      </w:hyperlink>
    </w:p>
    <w:p w14:paraId="06C28DA2" w14:textId="523F3C2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1" w:history="1">
        <w:r w:rsidR="00E06520" w:rsidRPr="00C92148">
          <w:rPr>
            <w:rStyle w:val="Hyperlink"/>
            <w:noProof/>
          </w:rPr>
          <w:t>Figure 2</w:t>
        </w:r>
        <w:r w:rsidR="00E06520" w:rsidRPr="00C92148">
          <w:rPr>
            <w:rStyle w:val="Hyperlink"/>
            <w:noProof/>
          </w:rPr>
          <w:noBreakHyphen/>
          <w:t>3 - Text summarization general framework [5]</w:t>
        </w:r>
        <w:r w:rsidR="00E06520">
          <w:rPr>
            <w:noProof/>
            <w:webHidden/>
          </w:rPr>
          <w:tab/>
        </w:r>
        <w:r w:rsidR="00E06520">
          <w:rPr>
            <w:noProof/>
            <w:webHidden/>
          </w:rPr>
          <w:fldChar w:fldCharType="begin"/>
        </w:r>
        <w:r w:rsidR="00E06520">
          <w:rPr>
            <w:noProof/>
            <w:webHidden/>
          </w:rPr>
          <w:instrText xml:space="preserve"> PAGEREF _Toc171850071 \h </w:instrText>
        </w:r>
        <w:r w:rsidR="00E06520">
          <w:rPr>
            <w:noProof/>
            <w:webHidden/>
          </w:rPr>
        </w:r>
        <w:r w:rsidR="00E06520">
          <w:rPr>
            <w:noProof/>
            <w:webHidden/>
          </w:rPr>
          <w:fldChar w:fldCharType="separate"/>
        </w:r>
        <w:r w:rsidR="00685E22">
          <w:rPr>
            <w:noProof/>
            <w:webHidden/>
          </w:rPr>
          <w:t>17</w:t>
        </w:r>
        <w:r w:rsidR="00E06520">
          <w:rPr>
            <w:noProof/>
            <w:webHidden/>
          </w:rPr>
          <w:fldChar w:fldCharType="end"/>
        </w:r>
      </w:hyperlink>
    </w:p>
    <w:p w14:paraId="70C03965" w14:textId="388765D7"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2" w:history="1">
        <w:r w:rsidR="00E06520" w:rsidRPr="00C92148">
          <w:rPr>
            <w:rStyle w:val="Hyperlink"/>
            <w:noProof/>
          </w:rPr>
          <w:t>Figure 2</w:t>
        </w:r>
        <w:r w:rsidR="00E06520" w:rsidRPr="00C92148">
          <w:rPr>
            <w:rStyle w:val="Hyperlink"/>
            <w:noProof/>
          </w:rPr>
          <w:noBreakHyphen/>
          <w:t>4 - Ex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2 \h </w:instrText>
        </w:r>
        <w:r w:rsidR="00E06520">
          <w:rPr>
            <w:noProof/>
            <w:webHidden/>
          </w:rPr>
        </w:r>
        <w:r w:rsidR="00E06520">
          <w:rPr>
            <w:noProof/>
            <w:webHidden/>
          </w:rPr>
          <w:fldChar w:fldCharType="separate"/>
        </w:r>
        <w:r w:rsidR="00685E22">
          <w:rPr>
            <w:noProof/>
            <w:webHidden/>
          </w:rPr>
          <w:t>18</w:t>
        </w:r>
        <w:r w:rsidR="00E06520">
          <w:rPr>
            <w:noProof/>
            <w:webHidden/>
          </w:rPr>
          <w:fldChar w:fldCharType="end"/>
        </w:r>
      </w:hyperlink>
    </w:p>
    <w:p w14:paraId="1966C4B7" w14:textId="5A2FBB0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3" w:history="1">
        <w:r w:rsidR="00E06520" w:rsidRPr="00C92148">
          <w:rPr>
            <w:rStyle w:val="Hyperlink"/>
            <w:noProof/>
          </w:rPr>
          <w:t>Figure 2</w:t>
        </w:r>
        <w:r w:rsidR="00E06520" w:rsidRPr="00C92148">
          <w:rPr>
            <w:rStyle w:val="Hyperlink"/>
            <w:noProof/>
          </w:rPr>
          <w:noBreakHyphen/>
          <w:t>5 - Abs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3 \h </w:instrText>
        </w:r>
        <w:r w:rsidR="00E06520">
          <w:rPr>
            <w:noProof/>
            <w:webHidden/>
          </w:rPr>
        </w:r>
        <w:r w:rsidR="00E06520">
          <w:rPr>
            <w:noProof/>
            <w:webHidden/>
          </w:rPr>
          <w:fldChar w:fldCharType="separate"/>
        </w:r>
        <w:r w:rsidR="00685E22">
          <w:rPr>
            <w:noProof/>
            <w:webHidden/>
          </w:rPr>
          <w:t>20</w:t>
        </w:r>
        <w:r w:rsidR="00E06520">
          <w:rPr>
            <w:noProof/>
            <w:webHidden/>
          </w:rPr>
          <w:fldChar w:fldCharType="end"/>
        </w:r>
      </w:hyperlink>
    </w:p>
    <w:p w14:paraId="16955F0C" w14:textId="228CD63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4" w:history="1">
        <w:r w:rsidR="00E06520" w:rsidRPr="00C92148">
          <w:rPr>
            <w:rStyle w:val="Hyperlink"/>
            <w:noProof/>
          </w:rPr>
          <w:t>Figure 3</w:t>
        </w:r>
        <w:r w:rsidR="00E06520" w:rsidRPr="00C92148">
          <w:rPr>
            <w:rStyle w:val="Hyperlink"/>
            <w:noProof/>
          </w:rPr>
          <w:noBreakHyphen/>
          <w:t>1 - General structure of the application</w:t>
        </w:r>
        <w:r w:rsidR="00E06520">
          <w:rPr>
            <w:noProof/>
            <w:webHidden/>
          </w:rPr>
          <w:tab/>
        </w:r>
        <w:r w:rsidR="00E06520">
          <w:rPr>
            <w:noProof/>
            <w:webHidden/>
          </w:rPr>
          <w:fldChar w:fldCharType="begin"/>
        </w:r>
        <w:r w:rsidR="00E06520">
          <w:rPr>
            <w:noProof/>
            <w:webHidden/>
          </w:rPr>
          <w:instrText xml:space="preserve"> PAGEREF _Toc171850074 \h </w:instrText>
        </w:r>
        <w:r w:rsidR="00E06520">
          <w:rPr>
            <w:noProof/>
            <w:webHidden/>
          </w:rPr>
        </w:r>
        <w:r w:rsidR="00E06520">
          <w:rPr>
            <w:noProof/>
            <w:webHidden/>
          </w:rPr>
          <w:fldChar w:fldCharType="separate"/>
        </w:r>
        <w:r w:rsidR="00685E22">
          <w:rPr>
            <w:noProof/>
            <w:webHidden/>
          </w:rPr>
          <w:t>22</w:t>
        </w:r>
        <w:r w:rsidR="00E06520">
          <w:rPr>
            <w:noProof/>
            <w:webHidden/>
          </w:rPr>
          <w:fldChar w:fldCharType="end"/>
        </w:r>
      </w:hyperlink>
    </w:p>
    <w:p w14:paraId="7B6C1C88" w14:textId="3DD0567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5" w:history="1">
        <w:r w:rsidR="00E06520" w:rsidRPr="00C92148">
          <w:rPr>
            <w:rStyle w:val="Hyperlink"/>
            <w:noProof/>
          </w:rPr>
          <w:t>Figure 3</w:t>
        </w:r>
        <w:r w:rsidR="00E06520" w:rsidRPr="00C92148">
          <w:rPr>
            <w:rStyle w:val="Hyperlink"/>
            <w:noProof/>
          </w:rPr>
          <w:noBreakHyphen/>
          <w:t>2 – The component diagram of the system</w:t>
        </w:r>
        <w:r w:rsidR="00E06520">
          <w:rPr>
            <w:noProof/>
            <w:webHidden/>
          </w:rPr>
          <w:tab/>
        </w:r>
        <w:r w:rsidR="00E06520">
          <w:rPr>
            <w:noProof/>
            <w:webHidden/>
          </w:rPr>
          <w:fldChar w:fldCharType="begin"/>
        </w:r>
        <w:r w:rsidR="00E06520">
          <w:rPr>
            <w:noProof/>
            <w:webHidden/>
          </w:rPr>
          <w:instrText xml:space="preserve"> PAGEREF _Toc171850075 \h </w:instrText>
        </w:r>
        <w:r w:rsidR="00E06520">
          <w:rPr>
            <w:noProof/>
            <w:webHidden/>
          </w:rPr>
        </w:r>
        <w:r w:rsidR="00E06520">
          <w:rPr>
            <w:noProof/>
            <w:webHidden/>
          </w:rPr>
          <w:fldChar w:fldCharType="separate"/>
        </w:r>
        <w:r w:rsidR="00685E22">
          <w:rPr>
            <w:noProof/>
            <w:webHidden/>
          </w:rPr>
          <w:t>24</w:t>
        </w:r>
        <w:r w:rsidR="00E06520">
          <w:rPr>
            <w:noProof/>
            <w:webHidden/>
          </w:rPr>
          <w:fldChar w:fldCharType="end"/>
        </w:r>
      </w:hyperlink>
    </w:p>
    <w:p w14:paraId="7D8F910D" w14:textId="1AF7E31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6" w:history="1">
        <w:r w:rsidR="00E06520" w:rsidRPr="00C92148">
          <w:rPr>
            <w:rStyle w:val="Hyperlink"/>
            <w:noProof/>
          </w:rPr>
          <w:t>Figure 3</w:t>
        </w:r>
        <w:r w:rsidR="00E06520" w:rsidRPr="00C92148">
          <w:rPr>
            <w:rStyle w:val="Hyperlink"/>
            <w:noProof/>
          </w:rPr>
          <w:noBreakHyphen/>
          <w:t>3 – Data condensing process</w:t>
        </w:r>
        <w:r w:rsidR="00E06520">
          <w:rPr>
            <w:noProof/>
            <w:webHidden/>
          </w:rPr>
          <w:tab/>
        </w:r>
        <w:r w:rsidR="00E06520">
          <w:rPr>
            <w:noProof/>
            <w:webHidden/>
          </w:rPr>
          <w:fldChar w:fldCharType="begin"/>
        </w:r>
        <w:r w:rsidR="00E06520">
          <w:rPr>
            <w:noProof/>
            <w:webHidden/>
          </w:rPr>
          <w:instrText xml:space="preserve"> PAGEREF _Toc171850076 \h </w:instrText>
        </w:r>
        <w:r w:rsidR="00E06520">
          <w:rPr>
            <w:noProof/>
            <w:webHidden/>
          </w:rPr>
        </w:r>
        <w:r w:rsidR="00E06520">
          <w:rPr>
            <w:noProof/>
            <w:webHidden/>
          </w:rPr>
          <w:fldChar w:fldCharType="separate"/>
        </w:r>
        <w:r w:rsidR="00685E22">
          <w:rPr>
            <w:noProof/>
            <w:webHidden/>
          </w:rPr>
          <w:t>25</w:t>
        </w:r>
        <w:r w:rsidR="00E06520">
          <w:rPr>
            <w:noProof/>
            <w:webHidden/>
          </w:rPr>
          <w:fldChar w:fldCharType="end"/>
        </w:r>
      </w:hyperlink>
    </w:p>
    <w:p w14:paraId="07BCA579" w14:textId="6E98D51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7" w:history="1">
        <w:r w:rsidR="00E06520" w:rsidRPr="00C92148">
          <w:rPr>
            <w:rStyle w:val="Hyperlink"/>
            <w:noProof/>
          </w:rPr>
          <w:t>Figure 3</w:t>
        </w:r>
        <w:r w:rsidR="00E06520" w:rsidRPr="00C92148">
          <w:rPr>
            <w:rStyle w:val="Hyperlink"/>
            <w:noProof/>
          </w:rPr>
          <w:noBreakHyphen/>
          <w:t>4 – Pre-processing module diagram</w:t>
        </w:r>
        <w:r w:rsidR="00E06520">
          <w:rPr>
            <w:noProof/>
            <w:webHidden/>
          </w:rPr>
          <w:tab/>
        </w:r>
        <w:r w:rsidR="00E06520">
          <w:rPr>
            <w:noProof/>
            <w:webHidden/>
          </w:rPr>
          <w:fldChar w:fldCharType="begin"/>
        </w:r>
        <w:r w:rsidR="00E06520">
          <w:rPr>
            <w:noProof/>
            <w:webHidden/>
          </w:rPr>
          <w:instrText xml:space="preserve"> PAGEREF _Toc171850077 \h </w:instrText>
        </w:r>
        <w:r w:rsidR="00E06520">
          <w:rPr>
            <w:noProof/>
            <w:webHidden/>
          </w:rPr>
        </w:r>
        <w:r w:rsidR="00E06520">
          <w:rPr>
            <w:noProof/>
            <w:webHidden/>
          </w:rPr>
          <w:fldChar w:fldCharType="separate"/>
        </w:r>
        <w:r w:rsidR="00685E22">
          <w:rPr>
            <w:noProof/>
            <w:webHidden/>
          </w:rPr>
          <w:t>27</w:t>
        </w:r>
        <w:r w:rsidR="00E06520">
          <w:rPr>
            <w:noProof/>
            <w:webHidden/>
          </w:rPr>
          <w:fldChar w:fldCharType="end"/>
        </w:r>
      </w:hyperlink>
    </w:p>
    <w:p w14:paraId="6B24CF46" w14:textId="03571BC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8" w:history="1">
        <w:r w:rsidR="00E06520" w:rsidRPr="00C92148">
          <w:rPr>
            <w:rStyle w:val="Hyperlink"/>
            <w:noProof/>
          </w:rPr>
          <w:t>Figure 3</w:t>
        </w:r>
        <w:r w:rsidR="00E06520" w:rsidRPr="00C92148">
          <w:rPr>
            <w:rStyle w:val="Hyperlink"/>
            <w:noProof/>
          </w:rPr>
          <w:noBreakHyphen/>
          <w:t>5 – Text summarization module diagram</w:t>
        </w:r>
        <w:r w:rsidR="00E06520">
          <w:rPr>
            <w:noProof/>
            <w:webHidden/>
          </w:rPr>
          <w:tab/>
        </w:r>
        <w:r w:rsidR="00E06520">
          <w:rPr>
            <w:noProof/>
            <w:webHidden/>
          </w:rPr>
          <w:fldChar w:fldCharType="begin"/>
        </w:r>
        <w:r w:rsidR="00E06520">
          <w:rPr>
            <w:noProof/>
            <w:webHidden/>
          </w:rPr>
          <w:instrText xml:space="preserve"> PAGEREF _Toc171850078 \h </w:instrText>
        </w:r>
        <w:r w:rsidR="00E06520">
          <w:rPr>
            <w:noProof/>
            <w:webHidden/>
          </w:rPr>
        </w:r>
        <w:r w:rsidR="00E06520">
          <w:rPr>
            <w:noProof/>
            <w:webHidden/>
          </w:rPr>
          <w:fldChar w:fldCharType="separate"/>
        </w:r>
        <w:r w:rsidR="00685E22">
          <w:rPr>
            <w:noProof/>
            <w:webHidden/>
          </w:rPr>
          <w:t>28</w:t>
        </w:r>
        <w:r w:rsidR="00E06520">
          <w:rPr>
            <w:noProof/>
            <w:webHidden/>
          </w:rPr>
          <w:fldChar w:fldCharType="end"/>
        </w:r>
      </w:hyperlink>
    </w:p>
    <w:p w14:paraId="7E3092BB" w14:textId="03C6D8E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9" w:history="1">
        <w:r w:rsidR="00E06520" w:rsidRPr="00C92148">
          <w:rPr>
            <w:rStyle w:val="Hyperlink"/>
            <w:noProof/>
          </w:rPr>
          <w:t>Figure 3</w:t>
        </w:r>
        <w:r w:rsidR="00E06520" w:rsidRPr="00C92148">
          <w:rPr>
            <w:rStyle w:val="Hyperlink"/>
            <w:noProof/>
          </w:rPr>
          <w:noBreakHyphen/>
          <w:t>6 – The application’s activity diagram</w:t>
        </w:r>
        <w:r w:rsidR="00E06520">
          <w:rPr>
            <w:noProof/>
            <w:webHidden/>
          </w:rPr>
          <w:tab/>
        </w:r>
        <w:r w:rsidR="00E06520">
          <w:rPr>
            <w:noProof/>
            <w:webHidden/>
          </w:rPr>
          <w:fldChar w:fldCharType="begin"/>
        </w:r>
        <w:r w:rsidR="00E06520">
          <w:rPr>
            <w:noProof/>
            <w:webHidden/>
          </w:rPr>
          <w:instrText xml:space="preserve"> PAGEREF _Toc171850079 \h </w:instrText>
        </w:r>
        <w:r w:rsidR="00E06520">
          <w:rPr>
            <w:noProof/>
            <w:webHidden/>
          </w:rPr>
        </w:r>
        <w:r w:rsidR="00E06520">
          <w:rPr>
            <w:noProof/>
            <w:webHidden/>
          </w:rPr>
          <w:fldChar w:fldCharType="separate"/>
        </w:r>
        <w:r w:rsidR="00685E22">
          <w:rPr>
            <w:noProof/>
            <w:webHidden/>
          </w:rPr>
          <w:t>29</w:t>
        </w:r>
        <w:r w:rsidR="00E06520">
          <w:rPr>
            <w:noProof/>
            <w:webHidden/>
          </w:rPr>
          <w:fldChar w:fldCharType="end"/>
        </w:r>
      </w:hyperlink>
    </w:p>
    <w:p w14:paraId="287A1C20" w14:textId="15D7AD7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0" w:history="1">
        <w:r w:rsidR="00E06520" w:rsidRPr="00C92148">
          <w:rPr>
            <w:rStyle w:val="Hyperlink"/>
            <w:noProof/>
          </w:rPr>
          <w:t>Figure 3</w:t>
        </w:r>
        <w:r w:rsidR="00E06520" w:rsidRPr="00C92148">
          <w:rPr>
            <w:rStyle w:val="Hyperlink"/>
            <w:noProof/>
          </w:rPr>
          <w:noBreakHyphen/>
          <w:t>7- Proposed pre-processing module diagram</w:t>
        </w:r>
        <w:r w:rsidR="00E06520">
          <w:rPr>
            <w:noProof/>
            <w:webHidden/>
          </w:rPr>
          <w:tab/>
        </w:r>
        <w:r w:rsidR="00E06520">
          <w:rPr>
            <w:noProof/>
            <w:webHidden/>
          </w:rPr>
          <w:fldChar w:fldCharType="begin"/>
        </w:r>
        <w:r w:rsidR="00E06520">
          <w:rPr>
            <w:noProof/>
            <w:webHidden/>
          </w:rPr>
          <w:instrText xml:space="preserve"> PAGEREF _Toc171850080 \h </w:instrText>
        </w:r>
        <w:r w:rsidR="00E06520">
          <w:rPr>
            <w:noProof/>
            <w:webHidden/>
          </w:rPr>
        </w:r>
        <w:r w:rsidR="00E06520">
          <w:rPr>
            <w:noProof/>
            <w:webHidden/>
          </w:rPr>
          <w:fldChar w:fldCharType="separate"/>
        </w:r>
        <w:r w:rsidR="00685E22">
          <w:rPr>
            <w:noProof/>
            <w:webHidden/>
          </w:rPr>
          <w:t>31</w:t>
        </w:r>
        <w:r w:rsidR="00E06520">
          <w:rPr>
            <w:noProof/>
            <w:webHidden/>
          </w:rPr>
          <w:fldChar w:fldCharType="end"/>
        </w:r>
      </w:hyperlink>
    </w:p>
    <w:p w14:paraId="6F95CBC4" w14:textId="0E3DE35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1" w:history="1">
        <w:r w:rsidR="00E06520" w:rsidRPr="00C92148">
          <w:rPr>
            <w:rStyle w:val="Hyperlink"/>
            <w:noProof/>
          </w:rPr>
          <w:t>Figure 3</w:t>
        </w:r>
        <w:r w:rsidR="00E06520" w:rsidRPr="00C92148">
          <w:rPr>
            <w:rStyle w:val="Hyperlink"/>
            <w:noProof/>
          </w:rPr>
          <w:noBreakHyphen/>
          <w:t>8 – Pre-processing data processing</w:t>
        </w:r>
        <w:r w:rsidR="00E06520">
          <w:rPr>
            <w:noProof/>
            <w:webHidden/>
          </w:rPr>
          <w:tab/>
        </w:r>
        <w:r w:rsidR="00E06520">
          <w:rPr>
            <w:noProof/>
            <w:webHidden/>
          </w:rPr>
          <w:fldChar w:fldCharType="begin"/>
        </w:r>
        <w:r w:rsidR="00E06520">
          <w:rPr>
            <w:noProof/>
            <w:webHidden/>
          </w:rPr>
          <w:instrText xml:space="preserve"> PAGEREF _Toc171850081 \h </w:instrText>
        </w:r>
        <w:r w:rsidR="00E06520">
          <w:rPr>
            <w:noProof/>
            <w:webHidden/>
          </w:rPr>
        </w:r>
        <w:r w:rsidR="00E06520">
          <w:rPr>
            <w:noProof/>
            <w:webHidden/>
          </w:rPr>
          <w:fldChar w:fldCharType="separate"/>
        </w:r>
        <w:r w:rsidR="00685E22">
          <w:rPr>
            <w:noProof/>
            <w:webHidden/>
          </w:rPr>
          <w:t>32</w:t>
        </w:r>
        <w:r w:rsidR="00E06520">
          <w:rPr>
            <w:noProof/>
            <w:webHidden/>
          </w:rPr>
          <w:fldChar w:fldCharType="end"/>
        </w:r>
      </w:hyperlink>
    </w:p>
    <w:p w14:paraId="60B71DBB" w14:textId="1893933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2" w:history="1">
        <w:r w:rsidR="00E06520" w:rsidRPr="00C92148">
          <w:rPr>
            <w:rStyle w:val="Hyperlink"/>
            <w:noProof/>
          </w:rPr>
          <w:t>Figure 3</w:t>
        </w:r>
        <w:r w:rsidR="00E06520" w:rsidRPr="00C92148">
          <w:rPr>
            <w:rStyle w:val="Hyperlink"/>
            <w:noProof/>
          </w:rPr>
          <w:noBreakHyphen/>
          <w:t>9– Web user interface</w:t>
        </w:r>
        <w:r w:rsidR="00E06520">
          <w:rPr>
            <w:noProof/>
            <w:webHidden/>
          </w:rPr>
          <w:tab/>
        </w:r>
        <w:r w:rsidR="00E06520">
          <w:rPr>
            <w:noProof/>
            <w:webHidden/>
          </w:rPr>
          <w:fldChar w:fldCharType="begin"/>
        </w:r>
        <w:r w:rsidR="00E06520">
          <w:rPr>
            <w:noProof/>
            <w:webHidden/>
          </w:rPr>
          <w:instrText xml:space="preserve"> PAGEREF _Toc171850082 \h </w:instrText>
        </w:r>
        <w:r w:rsidR="00E06520">
          <w:rPr>
            <w:noProof/>
            <w:webHidden/>
          </w:rPr>
        </w:r>
        <w:r w:rsidR="00E06520">
          <w:rPr>
            <w:noProof/>
            <w:webHidden/>
          </w:rPr>
          <w:fldChar w:fldCharType="separate"/>
        </w:r>
        <w:r w:rsidR="00685E22">
          <w:rPr>
            <w:noProof/>
            <w:webHidden/>
          </w:rPr>
          <w:t>35</w:t>
        </w:r>
        <w:r w:rsidR="00E06520">
          <w:rPr>
            <w:noProof/>
            <w:webHidden/>
          </w:rPr>
          <w:fldChar w:fldCharType="end"/>
        </w:r>
      </w:hyperlink>
    </w:p>
    <w:p w14:paraId="6BFC6EC4" w14:textId="03486610"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3" w:history="1">
        <w:r w:rsidR="00E06520" w:rsidRPr="00C92148">
          <w:rPr>
            <w:rStyle w:val="Hyperlink"/>
            <w:noProof/>
          </w:rPr>
          <w:t>Figure 4</w:t>
        </w:r>
        <w:r w:rsidR="00E06520" w:rsidRPr="00C92148">
          <w:rPr>
            <w:rStyle w:val="Hyperlink"/>
            <w:noProof/>
          </w:rPr>
          <w:noBreakHyphen/>
          <w:t>1 – GROBID initialization code snippet</w:t>
        </w:r>
        <w:r w:rsidR="00E06520">
          <w:rPr>
            <w:noProof/>
            <w:webHidden/>
          </w:rPr>
          <w:tab/>
        </w:r>
        <w:r w:rsidR="00E06520">
          <w:rPr>
            <w:noProof/>
            <w:webHidden/>
          </w:rPr>
          <w:fldChar w:fldCharType="begin"/>
        </w:r>
        <w:r w:rsidR="00E06520">
          <w:rPr>
            <w:noProof/>
            <w:webHidden/>
          </w:rPr>
          <w:instrText xml:space="preserve"> PAGEREF _Toc171850083 \h </w:instrText>
        </w:r>
        <w:r w:rsidR="00E06520">
          <w:rPr>
            <w:noProof/>
            <w:webHidden/>
          </w:rPr>
        </w:r>
        <w:r w:rsidR="00E06520">
          <w:rPr>
            <w:noProof/>
            <w:webHidden/>
          </w:rPr>
          <w:fldChar w:fldCharType="separate"/>
        </w:r>
        <w:r w:rsidR="00685E22">
          <w:rPr>
            <w:noProof/>
            <w:webHidden/>
          </w:rPr>
          <w:t>37</w:t>
        </w:r>
        <w:r w:rsidR="00E06520">
          <w:rPr>
            <w:noProof/>
            <w:webHidden/>
          </w:rPr>
          <w:fldChar w:fldCharType="end"/>
        </w:r>
      </w:hyperlink>
    </w:p>
    <w:p w14:paraId="4E323B41" w14:textId="4F84072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4" w:history="1">
        <w:r w:rsidR="00E06520" w:rsidRPr="00C92148">
          <w:rPr>
            <w:rStyle w:val="Hyperlink"/>
            <w:noProof/>
          </w:rPr>
          <w:t>Figure 4</w:t>
        </w:r>
        <w:r w:rsidR="00E06520" w:rsidRPr="00C92148">
          <w:rPr>
            <w:rStyle w:val="Hyperlink"/>
            <w:noProof/>
          </w:rPr>
          <w:noBreakHyphen/>
          <w:t>2 – PDF-uploading method</w:t>
        </w:r>
        <w:r w:rsidR="00E06520">
          <w:rPr>
            <w:noProof/>
            <w:webHidden/>
          </w:rPr>
          <w:tab/>
        </w:r>
        <w:r w:rsidR="00E06520">
          <w:rPr>
            <w:noProof/>
            <w:webHidden/>
          </w:rPr>
          <w:fldChar w:fldCharType="begin"/>
        </w:r>
        <w:r w:rsidR="00E06520">
          <w:rPr>
            <w:noProof/>
            <w:webHidden/>
          </w:rPr>
          <w:instrText xml:space="preserve"> PAGEREF _Toc171850084 \h </w:instrText>
        </w:r>
        <w:r w:rsidR="00E06520">
          <w:rPr>
            <w:noProof/>
            <w:webHidden/>
          </w:rPr>
        </w:r>
        <w:r w:rsidR="00E06520">
          <w:rPr>
            <w:noProof/>
            <w:webHidden/>
          </w:rPr>
          <w:fldChar w:fldCharType="separate"/>
        </w:r>
        <w:r w:rsidR="00685E22">
          <w:rPr>
            <w:noProof/>
            <w:webHidden/>
          </w:rPr>
          <w:t>38</w:t>
        </w:r>
        <w:r w:rsidR="00E06520">
          <w:rPr>
            <w:noProof/>
            <w:webHidden/>
          </w:rPr>
          <w:fldChar w:fldCharType="end"/>
        </w:r>
      </w:hyperlink>
    </w:p>
    <w:p w14:paraId="781815BC" w14:textId="486DFFC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5" w:history="1">
        <w:r w:rsidR="00E06520" w:rsidRPr="00C92148">
          <w:rPr>
            <w:rStyle w:val="Hyperlink"/>
            <w:noProof/>
          </w:rPr>
          <w:t>Figure 4</w:t>
        </w:r>
        <w:r w:rsidR="00E06520" w:rsidRPr="00C92148">
          <w:rPr>
            <w:rStyle w:val="Hyperlink"/>
            <w:noProof/>
          </w:rPr>
          <w:noBreakHyphen/>
          <w:t>3 – LSA Implementation</w:t>
        </w:r>
        <w:r w:rsidR="00E06520">
          <w:rPr>
            <w:noProof/>
            <w:webHidden/>
          </w:rPr>
          <w:tab/>
        </w:r>
        <w:r w:rsidR="00E06520">
          <w:rPr>
            <w:noProof/>
            <w:webHidden/>
          </w:rPr>
          <w:fldChar w:fldCharType="begin"/>
        </w:r>
        <w:r w:rsidR="00E06520">
          <w:rPr>
            <w:noProof/>
            <w:webHidden/>
          </w:rPr>
          <w:instrText xml:space="preserve"> PAGEREF _Toc171850085 \h </w:instrText>
        </w:r>
        <w:r w:rsidR="00E06520">
          <w:rPr>
            <w:noProof/>
            <w:webHidden/>
          </w:rPr>
        </w:r>
        <w:r w:rsidR="00E06520">
          <w:rPr>
            <w:noProof/>
            <w:webHidden/>
          </w:rPr>
          <w:fldChar w:fldCharType="separate"/>
        </w:r>
        <w:r w:rsidR="00685E22">
          <w:rPr>
            <w:noProof/>
            <w:webHidden/>
          </w:rPr>
          <w:t>39</w:t>
        </w:r>
        <w:r w:rsidR="00E06520">
          <w:rPr>
            <w:noProof/>
            <w:webHidden/>
          </w:rPr>
          <w:fldChar w:fldCharType="end"/>
        </w:r>
      </w:hyperlink>
    </w:p>
    <w:p w14:paraId="4F06C76E" w14:textId="3F40000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6" w:history="1">
        <w:r w:rsidR="00E06520" w:rsidRPr="00C92148">
          <w:rPr>
            <w:rStyle w:val="Hyperlink"/>
            <w:noProof/>
          </w:rPr>
          <w:t>Figure 4</w:t>
        </w:r>
        <w:r w:rsidR="00E06520" w:rsidRPr="00C92148">
          <w:rPr>
            <w:rStyle w:val="Hyperlink"/>
            <w:noProof/>
          </w:rPr>
          <w:noBreakHyphen/>
          <w:t>4 – TextRank summarization function</w:t>
        </w:r>
        <w:r w:rsidR="00E06520">
          <w:rPr>
            <w:noProof/>
            <w:webHidden/>
          </w:rPr>
          <w:tab/>
        </w:r>
        <w:r w:rsidR="00E06520">
          <w:rPr>
            <w:noProof/>
            <w:webHidden/>
          </w:rPr>
          <w:fldChar w:fldCharType="begin"/>
        </w:r>
        <w:r w:rsidR="00E06520">
          <w:rPr>
            <w:noProof/>
            <w:webHidden/>
          </w:rPr>
          <w:instrText xml:space="preserve"> PAGEREF _Toc171850086 \h </w:instrText>
        </w:r>
        <w:r w:rsidR="00E06520">
          <w:rPr>
            <w:noProof/>
            <w:webHidden/>
          </w:rPr>
        </w:r>
        <w:r w:rsidR="00E06520">
          <w:rPr>
            <w:noProof/>
            <w:webHidden/>
          </w:rPr>
          <w:fldChar w:fldCharType="separate"/>
        </w:r>
        <w:r w:rsidR="00685E22">
          <w:rPr>
            <w:noProof/>
            <w:webHidden/>
          </w:rPr>
          <w:t>40</w:t>
        </w:r>
        <w:r w:rsidR="00E06520">
          <w:rPr>
            <w:noProof/>
            <w:webHidden/>
          </w:rPr>
          <w:fldChar w:fldCharType="end"/>
        </w:r>
      </w:hyperlink>
    </w:p>
    <w:p w14:paraId="521DA3CC" w14:textId="038D3840"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7" w:history="1">
        <w:r w:rsidR="00E06520" w:rsidRPr="00C92148">
          <w:rPr>
            <w:rStyle w:val="Hyperlink"/>
            <w:noProof/>
          </w:rPr>
          <w:t>Figure 4</w:t>
        </w:r>
        <w:r w:rsidR="00E06520" w:rsidRPr="00C92148">
          <w:rPr>
            <w:rStyle w:val="Hyperlink"/>
            <w:noProof/>
          </w:rPr>
          <w:noBreakHyphen/>
          <w:t>5 – Model preloading</w:t>
        </w:r>
        <w:r w:rsidR="00E06520">
          <w:rPr>
            <w:noProof/>
            <w:webHidden/>
          </w:rPr>
          <w:tab/>
        </w:r>
        <w:r w:rsidR="00E06520">
          <w:rPr>
            <w:noProof/>
            <w:webHidden/>
          </w:rPr>
          <w:fldChar w:fldCharType="begin"/>
        </w:r>
        <w:r w:rsidR="00E06520">
          <w:rPr>
            <w:noProof/>
            <w:webHidden/>
          </w:rPr>
          <w:instrText xml:space="preserve"> PAGEREF _Toc171850087 \h </w:instrText>
        </w:r>
        <w:r w:rsidR="00E06520">
          <w:rPr>
            <w:noProof/>
            <w:webHidden/>
          </w:rPr>
        </w:r>
        <w:r w:rsidR="00E06520">
          <w:rPr>
            <w:noProof/>
            <w:webHidden/>
          </w:rPr>
          <w:fldChar w:fldCharType="separate"/>
        </w:r>
        <w:r w:rsidR="00685E22">
          <w:rPr>
            <w:noProof/>
            <w:webHidden/>
          </w:rPr>
          <w:t>40</w:t>
        </w:r>
        <w:r w:rsidR="00E06520">
          <w:rPr>
            <w:noProof/>
            <w:webHidden/>
          </w:rPr>
          <w:fldChar w:fldCharType="end"/>
        </w:r>
      </w:hyperlink>
    </w:p>
    <w:p w14:paraId="5621A4F8" w14:textId="1362C32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8" w:history="1">
        <w:r w:rsidR="00E06520" w:rsidRPr="00C92148">
          <w:rPr>
            <w:rStyle w:val="Hyperlink"/>
            <w:noProof/>
          </w:rPr>
          <w:t>Figure 4</w:t>
        </w:r>
        <w:r w:rsidR="00E06520" w:rsidRPr="00C92148">
          <w:rPr>
            <w:rStyle w:val="Hyperlink"/>
            <w:noProof/>
          </w:rPr>
          <w:noBreakHyphen/>
          <w:t>6 – Model text generation</w:t>
        </w:r>
        <w:r w:rsidR="00E06520">
          <w:rPr>
            <w:noProof/>
            <w:webHidden/>
          </w:rPr>
          <w:tab/>
        </w:r>
        <w:r w:rsidR="00E06520">
          <w:rPr>
            <w:noProof/>
            <w:webHidden/>
          </w:rPr>
          <w:fldChar w:fldCharType="begin"/>
        </w:r>
        <w:r w:rsidR="00E06520">
          <w:rPr>
            <w:noProof/>
            <w:webHidden/>
          </w:rPr>
          <w:instrText xml:space="preserve"> PAGEREF _Toc171850088 \h </w:instrText>
        </w:r>
        <w:r w:rsidR="00E06520">
          <w:rPr>
            <w:noProof/>
            <w:webHidden/>
          </w:rPr>
        </w:r>
        <w:r w:rsidR="00E06520">
          <w:rPr>
            <w:noProof/>
            <w:webHidden/>
          </w:rPr>
          <w:fldChar w:fldCharType="separate"/>
        </w:r>
        <w:r w:rsidR="00685E22">
          <w:rPr>
            <w:noProof/>
            <w:webHidden/>
          </w:rPr>
          <w:t>41</w:t>
        </w:r>
        <w:r w:rsidR="00E06520">
          <w:rPr>
            <w:noProof/>
            <w:webHidden/>
          </w:rPr>
          <w:fldChar w:fldCharType="end"/>
        </w:r>
      </w:hyperlink>
    </w:p>
    <w:p w14:paraId="63C2B275" w14:textId="6CF8C3B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9" w:history="1">
        <w:r w:rsidR="00E06520" w:rsidRPr="00C92148">
          <w:rPr>
            <w:rStyle w:val="Hyperlink"/>
            <w:noProof/>
          </w:rPr>
          <w:t>Figure 4</w:t>
        </w:r>
        <w:r w:rsidR="00E06520" w:rsidRPr="00C92148">
          <w:rPr>
            <w:rStyle w:val="Hyperlink"/>
            <w:noProof/>
          </w:rPr>
          <w:noBreakHyphen/>
          <w:t>7 – Segmentation result</w:t>
        </w:r>
        <w:r w:rsidR="00E06520">
          <w:rPr>
            <w:noProof/>
            <w:webHidden/>
          </w:rPr>
          <w:tab/>
        </w:r>
        <w:r w:rsidR="00E06520">
          <w:rPr>
            <w:noProof/>
            <w:webHidden/>
          </w:rPr>
          <w:fldChar w:fldCharType="begin"/>
        </w:r>
        <w:r w:rsidR="00E06520">
          <w:rPr>
            <w:noProof/>
            <w:webHidden/>
          </w:rPr>
          <w:instrText xml:space="preserve"> PAGEREF _Toc171850089 \h </w:instrText>
        </w:r>
        <w:r w:rsidR="00E06520">
          <w:rPr>
            <w:noProof/>
            <w:webHidden/>
          </w:rPr>
        </w:r>
        <w:r w:rsidR="00E06520">
          <w:rPr>
            <w:noProof/>
            <w:webHidden/>
          </w:rPr>
          <w:fldChar w:fldCharType="separate"/>
        </w:r>
        <w:r w:rsidR="00685E22">
          <w:rPr>
            <w:noProof/>
            <w:webHidden/>
          </w:rPr>
          <w:t>42</w:t>
        </w:r>
        <w:r w:rsidR="00E06520">
          <w:rPr>
            <w:noProof/>
            <w:webHidden/>
          </w:rPr>
          <w:fldChar w:fldCharType="end"/>
        </w:r>
      </w:hyperlink>
    </w:p>
    <w:p w14:paraId="3F450FB7" w14:textId="30AFD9A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0" w:history="1">
        <w:r w:rsidR="00E06520" w:rsidRPr="00C92148">
          <w:rPr>
            <w:rStyle w:val="Hyperlink"/>
            <w:noProof/>
          </w:rPr>
          <w:t>Figure 4</w:t>
        </w:r>
        <w:r w:rsidR="00E06520" w:rsidRPr="00C92148">
          <w:rPr>
            <w:rStyle w:val="Hyperlink"/>
            <w:noProof/>
          </w:rPr>
          <w:noBreakHyphen/>
          <w:t>8 – TextRank summarization result</w:t>
        </w:r>
        <w:r w:rsidR="00E06520">
          <w:rPr>
            <w:noProof/>
            <w:webHidden/>
          </w:rPr>
          <w:tab/>
        </w:r>
        <w:r w:rsidR="00E06520">
          <w:rPr>
            <w:noProof/>
            <w:webHidden/>
          </w:rPr>
          <w:fldChar w:fldCharType="begin"/>
        </w:r>
        <w:r w:rsidR="00E06520">
          <w:rPr>
            <w:noProof/>
            <w:webHidden/>
          </w:rPr>
          <w:instrText xml:space="preserve"> PAGEREF _Toc171850090 \h </w:instrText>
        </w:r>
        <w:r w:rsidR="00E06520">
          <w:rPr>
            <w:noProof/>
            <w:webHidden/>
          </w:rPr>
        </w:r>
        <w:r w:rsidR="00E06520">
          <w:rPr>
            <w:noProof/>
            <w:webHidden/>
          </w:rPr>
          <w:fldChar w:fldCharType="separate"/>
        </w:r>
        <w:r w:rsidR="00685E22">
          <w:rPr>
            <w:noProof/>
            <w:webHidden/>
          </w:rPr>
          <w:t>42</w:t>
        </w:r>
        <w:r w:rsidR="00E06520">
          <w:rPr>
            <w:noProof/>
            <w:webHidden/>
          </w:rPr>
          <w:fldChar w:fldCharType="end"/>
        </w:r>
      </w:hyperlink>
    </w:p>
    <w:p w14:paraId="5778B7D2" w14:textId="141CC9A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1" w:history="1">
        <w:r w:rsidR="00E06520" w:rsidRPr="00C92148">
          <w:rPr>
            <w:rStyle w:val="Hyperlink"/>
            <w:noProof/>
          </w:rPr>
          <w:t>Figure 4</w:t>
        </w:r>
        <w:r w:rsidR="00E06520" w:rsidRPr="00C92148">
          <w:rPr>
            <w:rStyle w:val="Hyperlink"/>
            <w:noProof/>
          </w:rPr>
          <w:noBreakHyphen/>
          <w:t>9 – LSA summarization result</w:t>
        </w:r>
        <w:r w:rsidR="00E06520">
          <w:rPr>
            <w:noProof/>
            <w:webHidden/>
          </w:rPr>
          <w:tab/>
        </w:r>
        <w:r w:rsidR="00E06520">
          <w:rPr>
            <w:noProof/>
            <w:webHidden/>
          </w:rPr>
          <w:fldChar w:fldCharType="begin"/>
        </w:r>
        <w:r w:rsidR="00E06520">
          <w:rPr>
            <w:noProof/>
            <w:webHidden/>
          </w:rPr>
          <w:instrText xml:space="preserve"> PAGEREF _Toc171850091 \h </w:instrText>
        </w:r>
        <w:r w:rsidR="00E06520">
          <w:rPr>
            <w:noProof/>
            <w:webHidden/>
          </w:rPr>
        </w:r>
        <w:r w:rsidR="00E06520">
          <w:rPr>
            <w:noProof/>
            <w:webHidden/>
          </w:rPr>
          <w:fldChar w:fldCharType="separate"/>
        </w:r>
        <w:r w:rsidR="00685E22">
          <w:rPr>
            <w:noProof/>
            <w:webHidden/>
          </w:rPr>
          <w:t>43</w:t>
        </w:r>
        <w:r w:rsidR="00E06520">
          <w:rPr>
            <w:noProof/>
            <w:webHidden/>
          </w:rPr>
          <w:fldChar w:fldCharType="end"/>
        </w:r>
      </w:hyperlink>
    </w:p>
    <w:p w14:paraId="4D30D30C" w14:textId="345C244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2" w:history="1">
        <w:r w:rsidR="00E06520" w:rsidRPr="00C92148">
          <w:rPr>
            <w:rStyle w:val="Hyperlink"/>
            <w:noProof/>
          </w:rPr>
          <w:t>Figure 0</w:t>
        </w:r>
        <w:r w:rsidR="00E06520" w:rsidRPr="00C92148">
          <w:rPr>
            <w:rStyle w:val="Hyperlink"/>
            <w:noProof/>
          </w:rPr>
          <w:noBreakHyphen/>
          <w:t>1 – Segmentation full result</w:t>
        </w:r>
        <w:r w:rsidR="00E06520">
          <w:rPr>
            <w:noProof/>
            <w:webHidden/>
          </w:rPr>
          <w:tab/>
        </w:r>
        <w:r w:rsidR="00E06520">
          <w:rPr>
            <w:noProof/>
            <w:webHidden/>
          </w:rPr>
          <w:fldChar w:fldCharType="begin"/>
        </w:r>
        <w:r w:rsidR="00E06520">
          <w:rPr>
            <w:noProof/>
            <w:webHidden/>
          </w:rPr>
          <w:instrText xml:space="preserve"> PAGEREF _Toc171850092 \h </w:instrText>
        </w:r>
        <w:r w:rsidR="00E06520">
          <w:rPr>
            <w:noProof/>
            <w:webHidden/>
          </w:rPr>
        </w:r>
        <w:r w:rsidR="00E06520">
          <w:rPr>
            <w:noProof/>
            <w:webHidden/>
          </w:rPr>
          <w:fldChar w:fldCharType="separate"/>
        </w:r>
        <w:r w:rsidR="00685E22">
          <w:rPr>
            <w:noProof/>
            <w:webHidden/>
          </w:rPr>
          <w:t>63</w:t>
        </w:r>
        <w:r w:rsidR="00E06520">
          <w:rPr>
            <w:noProof/>
            <w:webHidden/>
          </w:rPr>
          <w:fldChar w:fldCharType="end"/>
        </w:r>
      </w:hyperlink>
    </w:p>
    <w:p w14:paraId="76F34B7E" w14:textId="651D5271"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7" w:name="_Toc514144959"/>
      <w:bookmarkStart w:id="8" w:name="_Toc171850012"/>
      <w:r w:rsidRPr="00C66CDF">
        <w:lastRenderedPageBreak/>
        <w:t>LIST OF TABLES</w:t>
      </w:r>
      <w:bookmarkEnd w:id="7"/>
      <w:bookmarkEnd w:id="8"/>
    </w:p>
    <w:p w14:paraId="5017C8AA" w14:textId="77777777" w:rsidR="00D17D20" w:rsidRPr="00C66CDF" w:rsidRDefault="00D17D20" w:rsidP="00D17D20"/>
    <w:p w14:paraId="1E8A1422" w14:textId="76B902D8"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850093" w:history="1">
        <w:r w:rsidR="00E06520" w:rsidRPr="0066331B">
          <w:rPr>
            <w:rStyle w:val="Hyperlink"/>
            <w:noProof/>
          </w:rPr>
          <w:t>Table 5</w:t>
        </w:r>
        <w:r w:rsidR="00E06520" w:rsidRPr="0066331B">
          <w:rPr>
            <w:rStyle w:val="Hyperlink"/>
            <w:noProof/>
          </w:rPr>
          <w:noBreakHyphen/>
          <w:t>1 - Papers chosen for Evaluation dataset</w:t>
        </w:r>
        <w:r w:rsidR="00E06520">
          <w:rPr>
            <w:noProof/>
            <w:webHidden/>
          </w:rPr>
          <w:tab/>
        </w:r>
        <w:r w:rsidR="00E06520">
          <w:rPr>
            <w:noProof/>
            <w:webHidden/>
          </w:rPr>
          <w:fldChar w:fldCharType="begin"/>
        </w:r>
        <w:r w:rsidR="00E06520">
          <w:rPr>
            <w:noProof/>
            <w:webHidden/>
          </w:rPr>
          <w:instrText xml:space="preserve"> PAGEREF _Toc171850093 \h </w:instrText>
        </w:r>
        <w:r w:rsidR="00E06520">
          <w:rPr>
            <w:noProof/>
            <w:webHidden/>
          </w:rPr>
        </w:r>
        <w:r w:rsidR="00E06520">
          <w:rPr>
            <w:noProof/>
            <w:webHidden/>
          </w:rPr>
          <w:fldChar w:fldCharType="separate"/>
        </w:r>
        <w:r w:rsidR="00685E22">
          <w:rPr>
            <w:noProof/>
            <w:webHidden/>
          </w:rPr>
          <w:t>46</w:t>
        </w:r>
        <w:r w:rsidR="00E06520">
          <w:rPr>
            <w:noProof/>
            <w:webHidden/>
          </w:rPr>
          <w:fldChar w:fldCharType="end"/>
        </w:r>
      </w:hyperlink>
    </w:p>
    <w:p w14:paraId="323315D3" w14:textId="0277AE7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4" w:history="1">
        <w:r w:rsidR="00E06520" w:rsidRPr="0066331B">
          <w:rPr>
            <w:rStyle w:val="Hyperlink"/>
            <w:noProof/>
          </w:rPr>
          <w:t>Table 5</w:t>
        </w:r>
        <w:r w:rsidR="00E06520" w:rsidRPr="0066331B">
          <w:rPr>
            <w:rStyle w:val="Hyperlink"/>
            <w:noProof/>
          </w:rPr>
          <w:noBreakHyphen/>
          <w:t>2 - ROUGE-1, ROUGE-2, and ROUGE-L evaluation n results.</w:t>
        </w:r>
        <w:r w:rsidR="00E06520">
          <w:rPr>
            <w:noProof/>
            <w:webHidden/>
          </w:rPr>
          <w:tab/>
        </w:r>
        <w:r w:rsidR="00E06520">
          <w:rPr>
            <w:noProof/>
            <w:webHidden/>
          </w:rPr>
          <w:fldChar w:fldCharType="begin"/>
        </w:r>
        <w:r w:rsidR="00E06520">
          <w:rPr>
            <w:noProof/>
            <w:webHidden/>
          </w:rPr>
          <w:instrText xml:space="preserve"> PAGEREF _Toc171850094 \h </w:instrText>
        </w:r>
        <w:r w:rsidR="00E06520">
          <w:rPr>
            <w:noProof/>
            <w:webHidden/>
          </w:rPr>
        </w:r>
        <w:r w:rsidR="00E06520">
          <w:rPr>
            <w:noProof/>
            <w:webHidden/>
          </w:rPr>
          <w:fldChar w:fldCharType="separate"/>
        </w:r>
        <w:r w:rsidR="00685E22">
          <w:rPr>
            <w:noProof/>
            <w:webHidden/>
          </w:rPr>
          <w:t>47</w:t>
        </w:r>
        <w:r w:rsidR="00E06520">
          <w:rPr>
            <w:noProof/>
            <w:webHidden/>
          </w:rPr>
          <w:fldChar w:fldCharType="end"/>
        </w:r>
      </w:hyperlink>
    </w:p>
    <w:p w14:paraId="6CD8FF57" w14:textId="2F83299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5" w:history="1">
        <w:r w:rsidR="00E06520" w:rsidRPr="0066331B">
          <w:rPr>
            <w:rStyle w:val="Hyperlink"/>
            <w:noProof/>
          </w:rPr>
          <w:t>Table 5</w:t>
        </w:r>
        <w:r w:rsidR="00E06520" w:rsidRPr="0066331B">
          <w:rPr>
            <w:rStyle w:val="Hyperlink"/>
            <w:noProof/>
          </w:rPr>
          <w:noBreakHyphen/>
          <w:t>3 – Summarization time (in second) of each combination</w:t>
        </w:r>
        <w:r w:rsidR="00E06520">
          <w:rPr>
            <w:noProof/>
            <w:webHidden/>
          </w:rPr>
          <w:tab/>
        </w:r>
        <w:r w:rsidR="00E06520">
          <w:rPr>
            <w:noProof/>
            <w:webHidden/>
          </w:rPr>
          <w:fldChar w:fldCharType="begin"/>
        </w:r>
        <w:r w:rsidR="00E06520">
          <w:rPr>
            <w:noProof/>
            <w:webHidden/>
          </w:rPr>
          <w:instrText xml:space="preserve"> PAGEREF _Toc171850095 \h </w:instrText>
        </w:r>
        <w:r w:rsidR="00E06520">
          <w:rPr>
            <w:noProof/>
            <w:webHidden/>
          </w:rPr>
        </w:r>
        <w:r w:rsidR="00E06520">
          <w:rPr>
            <w:noProof/>
            <w:webHidden/>
          </w:rPr>
          <w:fldChar w:fldCharType="separate"/>
        </w:r>
        <w:r w:rsidR="00685E22">
          <w:rPr>
            <w:noProof/>
            <w:webHidden/>
          </w:rPr>
          <w:t>48</w:t>
        </w:r>
        <w:r w:rsidR="00E06520">
          <w:rPr>
            <w:noProof/>
            <w:webHidden/>
          </w:rPr>
          <w:fldChar w:fldCharType="end"/>
        </w:r>
      </w:hyperlink>
    </w:p>
    <w:p w14:paraId="0A159CAB" w14:textId="5BC89594"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9" w:name="_Toc171850013"/>
      <w:r w:rsidR="00864D76" w:rsidRPr="00C66CDF">
        <w:lastRenderedPageBreak/>
        <w:t>LIST OF EQUATIONS</w:t>
      </w:r>
      <w:bookmarkEnd w:id="9"/>
    </w:p>
    <w:p w14:paraId="50757CDC" w14:textId="77777777" w:rsidR="00BA7590" w:rsidRPr="00C66CDF" w:rsidRDefault="00BA7590" w:rsidP="00BA7590"/>
    <w:p w14:paraId="7DF2FBED" w14:textId="011FFA53"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850096" w:history="1">
        <w:r w:rsidR="00E06520" w:rsidRPr="00BB31F4">
          <w:rPr>
            <w:rStyle w:val="Hyperlink"/>
            <w:noProof/>
          </w:rPr>
          <w:t>Equation 5</w:t>
        </w:r>
        <w:r w:rsidR="00E06520" w:rsidRPr="00BB31F4">
          <w:rPr>
            <w:rStyle w:val="Hyperlink"/>
            <w:noProof/>
          </w:rPr>
          <w:noBreakHyphen/>
          <w:t>1 – Precision equation</w:t>
        </w:r>
        <w:r w:rsidR="00E06520">
          <w:rPr>
            <w:noProof/>
            <w:webHidden/>
          </w:rPr>
          <w:tab/>
        </w:r>
        <w:r w:rsidR="00E06520">
          <w:rPr>
            <w:noProof/>
            <w:webHidden/>
          </w:rPr>
          <w:fldChar w:fldCharType="begin"/>
        </w:r>
        <w:r w:rsidR="00E06520">
          <w:rPr>
            <w:noProof/>
            <w:webHidden/>
          </w:rPr>
          <w:instrText xml:space="preserve"> PAGEREF _Toc171850096 \h </w:instrText>
        </w:r>
        <w:r w:rsidR="00E06520">
          <w:rPr>
            <w:noProof/>
            <w:webHidden/>
          </w:rPr>
        </w:r>
        <w:r w:rsidR="00E06520">
          <w:rPr>
            <w:noProof/>
            <w:webHidden/>
          </w:rPr>
          <w:fldChar w:fldCharType="separate"/>
        </w:r>
        <w:r w:rsidR="00685E22">
          <w:rPr>
            <w:noProof/>
            <w:webHidden/>
          </w:rPr>
          <w:t>45</w:t>
        </w:r>
        <w:r w:rsidR="00E06520">
          <w:rPr>
            <w:noProof/>
            <w:webHidden/>
          </w:rPr>
          <w:fldChar w:fldCharType="end"/>
        </w:r>
      </w:hyperlink>
    </w:p>
    <w:p w14:paraId="6DB79C4B" w14:textId="313A3DC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7" w:history="1">
        <w:r w:rsidR="00E06520" w:rsidRPr="00BB31F4">
          <w:rPr>
            <w:rStyle w:val="Hyperlink"/>
            <w:noProof/>
          </w:rPr>
          <w:t>Equation 5</w:t>
        </w:r>
        <w:r w:rsidR="00E06520" w:rsidRPr="00BB31F4">
          <w:rPr>
            <w:rStyle w:val="Hyperlink"/>
            <w:noProof/>
          </w:rPr>
          <w:noBreakHyphen/>
          <w:t>2 – Recall equation</w:t>
        </w:r>
        <w:r w:rsidR="00E06520">
          <w:rPr>
            <w:noProof/>
            <w:webHidden/>
          </w:rPr>
          <w:tab/>
        </w:r>
        <w:r w:rsidR="00E06520">
          <w:rPr>
            <w:noProof/>
            <w:webHidden/>
          </w:rPr>
          <w:fldChar w:fldCharType="begin"/>
        </w:r>
        <w:r w:rsidR="00E06520">
          <w:rPr>
            <w:noProof/>
            <w:webHidden/>
          </w:rPr>
          <w:instrText xml:space="preserve"> PAGEREF _Toc171850097 \h </w:instrText>
        </w:r>
        <w:r w:rsidR="00E06520">
          <w:rPr>
            <w:noProof/>
            <w:webHidden/>
          </w:rPr>
        </w:r>
        <w:r w:rsidR="00E06520">
          <w:rPr>
            <w:noProof/>
            <w:webHidden/>
          </w:rPr>
          <w:fldChar w:fldCharType="separate"/>
        </w:r>
        <w:r w:rsidR="00685E22">
          <w:rPr>
            <w:noProof/>
            <w:webHidden/>
          </w:rPr>
          <w:t>45</w:t>
        </w:r>
        <w:r w:rsidR="00E06520">
          <w:rPr>
            <w:noProof/>
            <w:webHidden/>
          </w:rPr>
          <w:fldChar w:fldCharType="end"/>
        </w:r>
      </w:hyperlink>
    </w:p>
    <w:p w14:paraId="37F3EA59" w14:textId="672AEB5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8" w:history="1">
        <w:r w:rsidR="00E06520" w:rsidRPr="00BB31F4">
          <w:rPr>
            <w:rStyle w:val="Hyperlink"/>
            <w:noProof/>
          </w:rPr>
          <w:t>Equation 5</w:t>
        </w:r>
        <w:r w:rsidR="00E06520" w:rsidRPr="00BB31F4">
          <w:rPr>
            <w:rStyle w:val="Hyperlink"/>
            <w:noProof/>
          </w:rPr>
          <w:noBreakHyphen/>
          <w:t>3 – F-Measure equation</w:t>
        </w:r>
        <w:r w:rsidR="00E06520">
          <w:rPr>
            <w:noProof/>
            <w:webHidden/>
          </w:rPr>
          <w:tab/>
        </w:r>
        <w:r w:rsidR="00E06520">
          <w:rPr>
            <w:noProof/>
            <w:webHidden/>
          </w:rPr>
          <w:fldChar w:fldCharType="begin"/>
        </w:r>
        <w:r w:rsidR="00E06520">
          <w:rPr>
            <w:noProof/>
            <w:webHidden/>
          </w:rPr>
          <w:instrText xml:space="preserve"> PAGEREF _Toc171850098 \h </w:instrText>
        </w:r>
        <w:r w:rsidR="00E06520">
          <w:rPr>
            <w:noProof/>
            <w:webHidden/>
          </w:rPr>
        </w:r>
        <w:r w:rsidR="00E06520">
          <w:rPr>
            <w:noProof/>
            <w:webHidden/>
          </w:rPr>
          <w:fldChar w:fldCharType="separate"/>
        </w:r>
        <w:r w:rsidR="00685E22">
          <w:rPr>
            <w:noProof/>
            <w:webHidden/>
          </w:rPr>
          <w:t>45</w:t>
        </w:r>
        <w:r w:rsidR="00E06520">
          <w:rPr>
            <w:noProof/>
            <w:webHidden/>
          </w:rPr>
          <w:fldChar w:fldCharType="end"/>
        </w:r>
      </w:hyperlink>
    </w:p>
    <w:p w14:paraId="7C654C84" w14:textId="237230F9"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0" w:name="_Toc514144960"/>
      <w:bookmarkStart w:id="11" w:name="_Toc171850014"/>
      <w:r w:rsidRPr="00C66CDF">
        <w:lastRenderedPageBreak/>
        <w:t>ABSTRACT</w:t>
      </w:r>
      <w:bookmarkEnd w:id="10"/>
      <w:bookmarkEnd w:id="11"/>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2" w:name="_Toc514144962"/>
    </w:p>
    <w:p w14:paraId="08BA7D40" w14:textId="0A71ED1C" w:rsidR="00B870F0" w:rsidRPr="00C66CDF" w:rsidRDefault="6CD8D7D7" w:rsidP="009E353D">
      <w:pPr>
        <w:pStyle w:val="Heading1"/>
        <w:jc w:val="center"/>
      </w:pPr>
      <w:bookmarkStart w:id="13" w:name="_Toc171850015"/>
      <w:r w:rsidRPr="00C66CDF">
        <w:lastRenderedPageBreak/>
        <w:t>INTRODUCTION</w:t>
      </w:r>
      <w:bookmarkEnd w:id="12"/>
      <w:bookmarkEnd w:id="13"/>
    </w:p>
    <w:p w14:paraId="7563B0F3" w14:textId="77777777" w:rsidR="00B870F0" w:rsidRPr="00C66CDF" w:rsidRDefault="00B870F0" w:rsidP="00B870F0"/>
    <w:p w14:paraId="0C885D08" w14:textId="77777777" w:rsidR="00B870F0" w:rsidRPr="00C66CDF" w:rsidRDefault="6CD8D7D7" w:rsidP="00AA5BE9">
      <w:pPr>
        <w:pStyle w:val="Heading2"/>
      </w:pPr>
      <w:bookmarkStart w:id="14" w:name="_Toc514144963"/>
      <w:bookmarkStart w:id="15" w:name="_Toc171850016"/>
      <w:r w:rsidRPr="00C66CDF">
        <w:t>Background</w:t>
      </w:r>
      <w:bookmarkEnd w:id="14"/>
      <w:bookmarkEnd w:id="15"/>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6" w:name="_Toc514144964"/>
      <w:bookmarkStart w:id="17" w:name="_Toc171850017"/>
      <w:r w:rsidRPr="00C66CDF">
        <w:t>Problem Statemen</w:t>
      </w:r>
      <w:bookmarkEnd w:id="16"/>
      <w:r w:rsidR="00516A96" w:rsidRPr="00C66CDF">
        <w:t>t</w:t>
      </w:r>
      <w:bookmarkEnd w:id="17"/>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8" w:name="_Toc514144965"/>
      <w:bookmarkStart w:id="19" w:name="_Toc171850018"/>
      <w:r w:rsidRPr="00C66CDF">
        <w:t>Scope and Objectives</w:t>
      </w:r>
      <w:bookmarkEnd w:id="18"/>
      <w:bookmarkEnd w:id="19"/>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0" w:name="_Toc514144967"/>
      <w:bookmarkStart w:id="21" w:name="_Toc171850019"/>
      <w:r w:rsidRPr="00C66CDF">
        <w:t>Structure of thesis</w:t>
      </w:r>
      <w:bookmarkEnd w:id="20"/>
      <w:bookmarkEnd w:id="21"/>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2" w:name="_Toc514144969"/>
      <w:bookmarkStart w:id="23" w:name="_Toc171850020"/>
      <w:r w:rsidRPr="00C66CDF">
        <w:lastRenderedPageBreak/>
        <w:t>LIT</w:t>
      </w:r>
      <w:r w:rsidR="005C69F7" w:rsidRPr="00C66CDF">
        <w:t>E</w:t>
      </w:r>
      <w:r w:rsidRPr="00C66CDF">
        <w:t>RATURE REVIEW</w:t>
      </w:r>
      <w:bookmarkEnd w:id="22"/>
      <w:bookmarkEnd w:id="23"/>
    </w:p>
    <w:p w14:paraId="1A0D2335" w14:textId="77777777" w:rsidR="00B41ACD" w:rsidRPr="00C66CDF" w:rsidRDefault="00B41ACD" w:rsidP="00B41ACD"/>
    <w:p w14:paraId="5EE12859"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Start w:id="32" w:name="_Toc169380928"/>
      <w:bookmarkStart w:id="33" w:name="_Toc169626404"/>
      <w:bookmarkStart w:id="34" w:name="_Toc169634924"/>
      <w:bookmarkStart w:id="35" w:name="_Toc169639576"/>
      <w:bookmarkStart w:id="36" w:name="_Toc169640910"/>
      <w:bookmarkStart w:id="37" w:name="_Toc170942019"/>
      <w:bookmarkStart w:id="38" w:name="_Toc171058810"/>
      <w:bookmarkStart w:id="39" w:name="_Toc171058868"/>
      <w:bookmarkStart w:id="40" w:name="_Toc171849560"/>
      <w:bookmarkStart w:id="41" w:name="_Toc17185002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7E4C335"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42" w:name="_Toc156130769"/>
      <w:bookmarkStart w:id="43" w:name="_Toc156130829"/>
      <w:bookmarkStart w:id="44" w:name="_Toc156283015"/>
      <w:bookmarkStart w:id="45" w:name="_Toc156378576"/>
      <w:bookmarkStart w:id="46" w:name="_Toc156378617"/>
      <w:bookmarkStart w:id="47" w:name="_Toc156380794"/>
      <w:bookmarkStart w:id="48" w:name="_Toc168733873"/>
      <w:bookmarkStart w:id="49" w:name="_Toc168735966"/>
      <w:bookmarkStart w:id="50" w:name="_Toc169380929"/>
      <w:bookmarkStart w:id="51" w:name="_Toc169626405"/>
      <w:bookmarkStart w:id="52" w:name="_Toc169634925"/>
      <w:bookmarkStart w:id="53" w:name="_Toc169639577"/>
      <w:bookmarkStart w:id="54" w:name="_Toc169640911"/>
      <w:bookmarkStart w:id="55" w:name="_Toc170942020"/>
      <w:bookmarkStart w:id="56" w:name="_Toc171058811"/>
      <w:bookmarkStart w:id="57" w:name="_Toc171058869"/>
      <w:bookmarkStart w:id="58" w:name="_Toc171849561"/>
      <w:bookmarkStart w:id="59" w:name="_Toc171850022"/>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600D65D3" w14:textId="77777777" w:rsidR="007C575A" w:rsidRPr="00C66CDF" w:rsidRDefault="007C575A">
      <w:pPr>
        <w:pStyle w:val="ListParagraph"/>
        <w:keepNext/>
        <w:keepLines/>
        <w:numPr>
          <w:ilvl w:val="0"/>
          <w:numId w:val="4"/>
        </w:numPr>
        <w:spacing w:before="480"/>
        <w:contextualSpacing w:val="0"/>
        <w:outlineLvl w:val="0"/>
        <w:rPr>
          <w:rFonts w:eastAsia="Times New Roman"/>
          <w:b/>
          <w:bCs/>
          <w:vanish/>
          <w:sz w:val="32"/>
          <w:szCs w:val="28"/>
        </w:rPr>
      </w:pPr>
      <w:bookmarkStart w:id="60" w:name="_Toc156130770"/>
      <w:bookmarkStart w:id="61" w:name="_Toc156130830"/>
      <w:bookmarkStart w:id="62" w:name="_Toc156283016"/>
      <w:bookmarkStart w:id="63" w:name="_Toc156378577"/>
      <w:bookmarkStart w:id="64" w:name="_Toc156378618"/>
      <w:bookmarkStart w:id="65" w:name="_Toc156380795"/>
      <w:bookmarkStart w:id="66" w:name="_Toc168733874"/>
      <w:bookmarkStart w:id="67" w:name="_Toc168735967"/>
      <w:bookmarkStart w:id="68" w:name="_Toc169380930"/>
      <w:bookmarkStart w:id="69" w:name="_Toc169626406"/>
      <w:bookmarkStart w:id="70" w:name="_Toc169634926"/>
      <w:bookmarkStart w:id="71" w:name="_Toc169639578"/>
      <w:bookmarkStart w:id="72" w:name="_Toc169640912"/>
      <w:bookmarkStart w:id="73" w:name="_Toc170942021"/>
      <w:bookmarkStart w:id="74" w:name="_Toc171058812"/>
      <w:bookmarkStart w:id="75" w:name="_Toc171058870"/>
      <w:bookmarkStart w:id="76" w:name="_Toc171849562"/>
      <w:bookmarkStart w:id="77" w:name="_Toc171850023"/>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7941F6B" w14:textId="53D2FBA9" w:rsidR="00D439C9" w:rsidRPr="00C66CDF" w:rsidRDefault="39691AC5" w:rsidP="00AA5BE9">
      <w:pPr>
        <w:pStyle w:val="Heading2"/>
      </w:pPr>
      <w:bookmarkStart w:id="78" w:name="_Toc171850024"/>
      <w:r w:rsidRPr="00C66CDF">
        <w:t xml:space="preserve">Overview of </w:t>
      </w:r>
      <w:r w:rsidR="0C4A32E6" w:rsidRPr="00C66CDF">
        <w:t>Automatic Document Segmentation</w:t>
      </w:r>
      <w:bookmarkEnd w:id="78"/>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9" w:name="_Toc171850025"/>
      <w:r w:rsidRPr="00C66CDF">
        <w:t>GROBID</w:t>
      </w:r>
      <w:bookmarkEnd w:id="79"/>
    </w:p>
    <w:p w14:paraId="0F5A0345" w14:textId="0ADDC08F" w:rsidR="0084314C" w:rsidRPr="00C66CDF" w:rsidRDefault="0084314C" w:rsidP="3D355BCA"/>
    <w:p w14:paraId="3E30D828" w14:textId="0AA39C3C"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685E22" w:rsidRPr="00C66CDF">
        <w:t xml:space="preserve">Figure </w:t>
      </w:r>
      <w:r w:rsidR="00685E22">
        <w:rPr>
          <w:noProof/>
        </w:rPr>
        <w:t>2</w:t>
      </w:r>
      <w:r w:rsidR="00685E22">
        <w:noBreakHyphen/>
      </w:r>
      <w:r w:rsidR="00685E22">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13E606BF" w:rsidR="009B2564" w:rsidRPr="00C66CDF" w:rsidRDefault="00E043AA" w:rsidP="00E043AA">
      <w:pPr>
        <w:pStyle w:val="Caption"/>
        <w:ind w:left="0"/>
      </w:pPr>
      <w:bookmarkStart w:id="80" w:name="_Ref170905287"/>
      <w:bookmarkStart w:id="81" w:name="_Toc169634965"/>
      <w:bookmarkStart w:id="82" w:name="_Toc171850069"/>
      <w:r w:rsidRPr="00C66CDF">
        <w:t xml:space="preserve">Figure </w:t>
      </w:r>
      <w:r w:rsidR="00DE024E">
        <w:fldChar w:fldCharType="begin"/>
      </w:r>
      <w:r w:rsidR="00DE024E">
        <w:instrText xml:space="preserve"> STYLEREF 1 \s </w:instrText>
      </w:r>
      <w:r w:rsidR="00DE024E">
        <w:fldChar w:fldCharType="separate"/>
      </w:r>
      <w:r w:rsidR="00685E2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1</w:t>
      </w:r>
      <w:r w:rsidR="00DE024E">
        <w:fldChar w:fldCharType="end"/>
      </w:r>
      <w:bookmarkEnd w:id="80"/>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81"/>
      <w:bookmarkEnd w:id="82"/>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pPr>
        <w:pStyle w:val="ListParagraph"/>
        <w:keepNext/>
        <w:keepLines/>
        <w:numPr>
          <w:ilvl w:val="0"/>
          <w:numId w:val="5"/>
        </w:numPr>
        <w:spacing w:before="480"/>
        <w:contextualSpacing w:val="0"/>
        <w:outlineLvl w:val="0"/>
        <w:rPr>
          <w:rFonts w:eastAsia="Times New Roman"/>
          <w:b/>
          <w:bCs/>
          <w:vanish/>
          <w:sz w:val="32"/>
          <w:szCs w:val="28"/>
        </w:rPr>
      </w:pPr>
      <w:bookmarkStart w:id="83" w:name="_Toc156130773"/>
      <w:bookmarkStart w:id="84" w:name="_Toc156130833"/>
      <w:bookmarkStart w:id="85" w:name="_Toc156283019"/>
      <w:bookmarkStart w:id="86" w:name="_Toc156378580"/>
      <w:bookmarkStart w:id="87" w:name="_Toc156378621"/>
      <w:bookmarkStart w:id="88" w:name="_Toc156380798"/>
      <w:bookmarkStart w:id="89" w:name="_Toc168733877"/>
      <w:bookmarkStart w:id="90" w:name="_Toc168735970"/>
      <w:bookmarkStart w:id="91" w:name="_Toc169380933"/>
      <w:bookmarkStart w:id="92" w:name="_Toc169626409"/>
      <w:bookmarkStart w:id="93" w:name="_Toc169634929"/>
      <w:bookmarkStart w:id="94" w:name="_Toc169639581"/>
      <w:bookmarkStart w:id="95" w:name="_Toc169640915"/>
      <w:bookmarkStart w:id="96" w:name="_Toc170942024"/>
      <w:bookmarkStart w:id="97" w:name="_Toc171058815"/>
      <w:bookmarkStart w:id="98" w:name="_Toc171058873"/>
      <w:bookmarkStart w:id="99" w:name="_Toc171849565"/>
      <w:bookmarkStart w:id="100" w:name="_Toc171850026"/>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1446081B" w14:textId="77777777" w:rsidR="007C575A" w:rsidRPr="00C66CDF" w:rsidRDefault="007C575A">
      <w:pPr>
        <w:pStyle w:val="ListParagraph"/>
        <w:keepNext/>
        <w:keepLines/>
        <w:numPr>
          <w:ilvl w:val="1"/>
          <w:numId w:val="5"/>
        </w:numPr>
        <w:spacing w:before="200"/>
        <w:contextualSpacing w:val="0"/>
        <w:outlineLvl w:val="1"/>
        <w:rPr>
          <w:rFonts w:eastAsia="Times New Roman"/>
          <w:b/>
          <w:bCs/>
          <w:vanish/>
          <w:sz w:val="28"/>
          <w:szCs w:val="26"/>
        </w:rPr>
      </w:pPr>
      <w:bookmarkStart w:id="101" w:name="_Toc156130774"/>
      <w:bookmarkStart w:id="102" w:name="_Toc156130834"/>
      <w:bookmarkStart w:id="103" w:name="_Toc156283020"/>
      <w:bookmarkStart w:id="104" w:name="_Toc156378581"/>
      <w:bookmarkStart w:id="105" w:name="_Toc156378622"/>
      <w:bookmarkStart w:id="106" w:name="_Toc156380799"/>
      <w:bookmarkStart w:id="107" w:name="_Toc168733878"/>
      <w:bookmarkStart w:id="108" w:name="_Toc168735971"/>
      <w:bookmarkStart w:id="109" w:name="_Toc169380934"/>
      <w:bookmarkStart w:id="110" w:name="_Toc169626410"/>
      <w:bookmarkStart w:id="111" w:name="_Toc169634930"/>
      <w:bookmarkStart w:id="112" w:name="_Toc169639582"/>
      <w:bookmarkStart w:id="113" w:name="_Toc169640916"/>
      <w:bookmarkStart w:id="114" w:name="_Toc170942025"/>
      <w:bookmarkStart w:id="115" w:name="_Toc171058816"/>
      <w:bookmarkStart w:id="116" w:name="_Toc171058874"/>
      <w:bookmarkStart w:id="117" w:name="_Toc171849566"/>
      <w:bookmarkStart w:id="118" w:name="_Toc171850027"/>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6A10C30D" w14:textId="16CB6749" w:rsidR="0084314C" w:rsidRPr="00C66CDF" w:rsidRDefault="30650491" w:rsidP="00AA5BE9">
      <w:pPr>
        <w:pStyle w:val="Heading2"/>
      </w:pPr>
      <w:bookmarkStart w:id="119" w:name="_Toc171850028"/>
      <w:r w:rsidRPr="00C66CDF">
        <w:t xml:space="preserve">Overview of </w:t>
      </w:r>
      <w:r w:rsidR="3FEF1DC8" w:rsidRPr="00C66CDF">
        <w:t>Natural Language Processing</w:t>
      </w:r>
      <w:bookmarkEnd w:id="119"/>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2D1C00C8"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685E22" w:rsidRPr="00C66CDF">
        <w:t xml:space="preserve">Figure </w:t>
      </w:r>
      <w:r w:rsidR="00685E22">
        <w:rPr>
          <w:noProof/>
        </w:rPr>
        <w:t>2</w:t>
      </w:r>
      <w:r w:rsidR="00685E22">
        <w:noBreakHyphen/>
      </w:r>
      <w:r w:rsidR="00685E22">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66D887D6" w:rsidR="0071036A" w:rsidRPr="00C66CDF" w:rsidRDefault="0011485F" w:rsidP="0011485F">
      <w:pPr>
        <w:pStyle w:val="Caption"/>
      </w:pPr>
      <w:bookmarkStart w:id="120" w:name="_Ref170905320"/>
      <w:bookmarkStart w:id="121" w:name="_Toc169634966"/>
      <w:bookmarkStart w:id="122" w:name="_Toc171850070"/>
      <w:r w:rsidRPr="00C66CDF">
        <w:t xml:space="preserve">Figure </w:t>
      </w:r>
      <w:r w:rsidR="00DE024E">
        <w:fldChar w:fldCharType="begin"/>
      </w:r>
      <w:r w:rsidR="00DE024E">
        <w:instrText xml:space="preserve"> STYLEREF 1 \s </w:instrText>
      </w:r>
      <w:r w:rsidR="00DE024E">
        <w:fldChar w:fldCharType="separate"/>
      </w:r>
      <w:r w:rsidR="00685E2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2</w:t>
      </w:r>
      <w:r w:rsidR="00DE024E">
        <w:fldChar w:fldCharType="end"/>
      </w:r>
      <w:bookmarkEnd w:id="120"/>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21"/>
      <w:bookmarkEnd w:id="122"/>
      <w:r w:rsidRPr="00C66CDF">
        <w:fldChar w:fldCharType="end"/>
      </w:r>
    </w:p>
    <w:p w14:paraId="5A1083F4" w14:textId="4A0D2B12" w:rsidR="00311994" w:rsidRPr="00C66CDF" w:rsidRDefault="572F6B5D" w:rsidP="00AA5BE9">
      <w:pPr>
        <w:pStyle w:val="Heading2"/>
      </w:pPr>
      <w:bookmarkStart w:id="123" w:name="_Toc171850029"/>
      <w:r w:rsidRPr="00C66CDF">
        <w:t>Overview of Text Summarization</w:t>
      </w:r>
      <w:bookmarkEnd w:id="123"/>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4AF36A2C"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685E22" w:rsidRPr="00C66CDF">
        <w:t xml:space="preserve">Figure </w:t>
      </w:r>
      <w:r w:rsidR="00685E22">
        <w:rPr>
          <w:noProof/>
        </w:rPr>
        <w:t>2</w:t>
      </w:r>
      <w:r w:rsidR="00685E22">
        <w:noBreakHyphen/>
      </w:r>
      <w:r w:rsidR="00685E22">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83F2509" w:rsidR="00821404" w:rsidRPr="00C66CDF" w:rsidRDefault="00821404" w:rsidP="00821404">
      <w:pPr>
        <w:pStyle w:val="Caption"/>
      </w:pPr>
      <w:bookmarkStart w:id="124" w:name="_Ref170905336"/>
      <w:bookmarkStart w:id="125" w:name="_Toc171850071"/>
      <w:r w:rsidRPr="00C66CDF">
        <w:t xml:space="preserve">Figure </w:t>
      </w:r>
      <w:r w:rsidR="00DE024E">
        <w:fldChar w:fldCharType="begin"/>
      </w:r>
      <w:r w:rsidR="00DE024E">
        <w:instrText xml:space="preserve"> STYLEREF 1 \s </w:instrText>
      </w:r>
      <w:r w:rsidR="00DE024E">
        <w:fldChar w:fldCharType="separate"/>
      </w:r>
      <w:r w:rsidR="00685E2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3</w:t>
      </w:r>
      <w:r w:rsidR="00DE024E">
        <w:fldChar w:fldCharType="end"/>
      </w:r>
      <w:bookmarkEnd w:id="124"/>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25"/>
      <w:r w:rsidRPr="00C66CDF">
        <w:fldChar w:fldCharType="end"/>
      </w:r>
    </w:p>
    <w:p w14:paraId="1D4B39E2" w14:textId="54353BCC" w:rsidR="00625A60" w:rsidRPr="00C66CDF" w:rsidRDefault="009E353D" w:rsidP="00625A60">
      <w:pPr>
        <w:pStyle w:val="Heading3"/>
      </w:pPr>
      <w:bookmarkStart w:id="126" w:name="_Toc171850030"/>
      <w:r w:rsidRPr="00C66CDF">
        <w:t>Extractive text summarization</w:t>
      </w:r>
      <w:bookmarkEnd w:id="126"/>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 xml:space="preserve">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7CFB4687"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685E22" w:rsidRPr="00C66CDF">
        <w:t xml:space="preserve">Figure </w:t>
      </w:r>
      <w:r w:rsidR="00685E22">
        <w:rPr>
          <w:noProof/>
        </w:rPr>
        <w:t>2</w:t>
      </w:r>
      <w:r w:rsidR="00685E22">
        <w:noBreakHyphen/>
      </w:r>
      <w:r w:rsidR="00685E22">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385950A3" w:rsidR="00460E52" w:rsidRDefault="00FC2AF6" w:rsidP="00460E52">
      <w:pPr>
        <w:pStyle w:val="Caption"/>
      </w:pPr>
      <w:bookmarkStart w:id="127" w:name="_Ref170905346"/>
      <w:bookmarkStart w:id="128" w:name="_Toc169634967"/>
      <w:bookmarkStart w:id="129" w:name="_Toc171850072"/>
      <w:r w:rsidRPr="00C66CDF">
        <w:t xml:space="preserve">Figure </w:t>
      </w:r>
      <w:r w:rsidR="00DE024E">
        <w:fldChar w:fldCharType="begin"/>
      </w:r>
      <w:r w:rsidR="00DE024E">
        <w:instrText xml:space="preserve"> STYLEREF 1 \s </w:instrText>
      </w:r>
      <w:r w:rsidR="00DE024E">
        <w:fldChar w:fldCharType="separate"/>
      </w:r>
      <w:r w:rsidR="00685E2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4</w:t>
      </w:r>
      <w:r w:rsidR="00DE024E">
        <w:fldChar w:fldCharType="end"/>
      </w:r>
      <w:bookmarkEnd w:id="127"/>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8"/>
      <w:bookmarkEnd w:id="129"/>
      <w:r w:rsidRPr="00C66CDF">
        <w:fldChar w:fldCharType="end"/>
      </w:r>
    </w:p>
    <w:p w14:paraId="03EF4C05" w14:textId="60C32337" w:rsidR="00C01850" w:rsidRPr="00C66CDF" w:rsidRDefault="00C01850" w:rsidP="00C01850">
      <w:pPr>
        <w:pStyle w:val="Heading4"/>
      </w:pPr>
      <w:bookmarkStart w:id="130" w:name="_Toc171850031"/>
      <w:r>
        <w:t>TextRank</w:t>
      </w:r>
      <w:bookmarkEnd w:id="130"/>
    </w:p>
    <w:p w14:paraId="2E54BD4F" w14:textId="77777777" w:rsidR="00C01850" w:rsidRDefault="00C01850" w:rsidP="00C01850"/>
    <w:p w14:paraId="612D12F6" w14:textId="5CB1EA50" w:rsidR="00C01850" w:rsidRDefault="00A65C66" w:rsidP="00A65C66">
      <w:pPr>
        <w:spacing w:line="360" w:lineRule="auto"/>
      </w:pPr>
      <w:r>
        <w:t>TextRank is an unsupervised graph-based ranking algorithm for the particular use case of keyword extraction in Natural Language Processing. It came into existence when the author was inspired by the PageRank algorithm that Google used to rank web pages for their search engines. The general process of TextRank include</w:t>
      </w:r>
      <w:r w:rsidR="0028129C">
        <w:t>s</w:t>
      </w:r>
      <w:r>
        <w:t>:</w:t>
      </w:r>
    </w:p>
    <w:p w14:paraId="57ADA3AD" w14:textId="3CD794F5" w:rsidR="00A65C66" w:rsidRDefault="00A65C66">
      <w:pPr>
        <w:pStyle w:val="ListParagraph"/>
        <w:numPr>
          <w:ilvl w:val="0"/>
          <w:numId w:val="12"/>
        </w:numPr>
        <w:spacing w:line="360" w:lineRule="auto"/>
      </w:pPr>
      <w:r w:rsidRPr="00D9441F">
        <w:rPr>
          <w:u w:val="single"/>
        </w:rPr>
        <w:t xml:space="preserve">Graph </w:t>
      </w:r>
      <w:r w:rsidR="00123AAC">
        <w:rPr>
          <w:u w:val="single"/>
        </w:rPr>
        <w:t>c</w:t>
      </w:r>
      <w:r w:rsidRPr="00D9441F">
        <w:rPr>
          <w:u w:val="single"/>
        </w:rPr>
        <w:t>onstruction</w:t>
      </w:r>
      <w:r>
        <w:t xml:space="preserve">: </w:t>
      </w:r>
      <w:r w:rsidR="00D9441F">
        <w:t xml:space="preserve">The algorithm first constructed a graph with each node being a sentence and each edge representing the similarity score between sentences. The similarity score can be calculated using cosine similarity or any other method. </w:t>
      </w:r>
    </w:p>
    <w:p w14:paraId="26D1E8D3" w14:textId="154FA68A" w:rsidR="00D9441F" w:rsidRDefault="00D9441F">
      <w:pPr>
        <w:pStyle w:val="ListParagraph"/>
        <w:numPr>
          <w:ilvl w:val="0"/>
          <w:numId w:val="12"/>
        </w:numPr>
        <w:spacing w:line="360" w:lineRule="auto"/>
      </w:pPr>
      <w:r w:rsidRPr="00D9441F">
        <w:rPr>
          <w:u w:val="single"/>
        </w:rPr>
        <w:t xml:space="preserve">Edge </w:t>
      </w:r>
      <w:r w:rsidR="00123AAC">
        <w:rPr>
          <w:u w:val="single"/>
        </w:rPr>
        <w:t>w</w:t>
      </w:r>
      <w:r w:rsidRPr="00D9441F">
        <w:rPr>
          <w:u w:val="single"/>
        </w:rPr>
        <w:t>eighting</w:t>
      </w:r>
      <w:r>
        <w:t>: Calculate the similarity score and appl</w:t>
      </w:r>
      <w:r w:rsidR="00A9578F">
        <w:t>ies</w:t>
      </w:r>
      <w:r>
        <w:t xml:space="preserve"> it to the graph constructed. </w:t>
      </w:r>
    </w:p>
    <w:p w14:paraId="72DFF17A" w14:textId="3DD76EE6" w:rsidR="00D9441F" w:rsidRDefault="00D9441F">
      <w:pPr>
        <w:pStyle w:val="ListParagraph"/>
        <w:numPr>
          <w:ilvl w:val="0"/>
          <w:numId w:val="12"/>
        </w:numPr>
        <w:spacing w:line="360" w:lineRule="auto"/>
      </w:pPr>
      <w:r w:rsidRPr="00D9441F">
        <w:rPr>
          <w:u w:val="single"/>
        </w:rPr>
        <w:t>Node Ranking</w:t>
      </w:r>
      <w:r>
        <w:t xml:space="preserve">: The PageRank algorithm </w:t>
      </w:r>
      <w:r>
        <w:fldChar w:fldCharType="begin"/>
      </w:r>
      <w:r>
        <w:instrText xml:space="preserve"> ADDIN ZOTERO_ITEM CSL_CITATION {"citationID":"9kbBqxTW","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fldChar w:fldCharType="separate"/>
      </w:r>
      <w:r w:rsidRPr="00D9441F">
        <w:t>[6]</w:t>
      </w:r>
      <w:r>
        <w:fldChar w:fldCharType="end"/>
      </w:r>
      <w:r>
        <w:t xml:space="preserve"> is applied to the graph, which apply a score for each node based on its connection to other nodes and the weights of these connections. </w:t>
      </w:r>
    </w:p>
    <w:p w14:paraId="59A6201B" w14:textId="05A6ACCF" w:rsidR="00D9441F" w:rsidRDefault="00D9441F">
      <w:pPr>
        <w:pStyle w:val="ListParagraph"/>
        <w:numPr>
          <w:ilvl w:val="0"/>
          <w:numId w:val="12"/>
        </w:numPr>
        <w:spacing w:line="360" w:lineRule="auto"/>
      </w:pPr>
      <w:r w:rsidRPr="00D9441F">
        <w:rPr>
          <w:u w:val="single"/>
        </w:rPr>
        <w:t xml:space="preserve">Keyword </w:t>
      </w:r>
      <w:r w:rsidR="00123AAC">
        <w:rPr>
          <w:u w:val="single"/>
        </w:rPr>
        <w:t>e</w:t>
      </w:r>
      <w:r w:rsidRPr="00D9441F">
        <w:rPr>
          <w:u w:val="single"/>
        </w:rPr>
        <w:t>xtraction</w:t>
      </w:r>
      <w:r>
        <w:t>: The top-ranking sentences are selected. This is dependent on the user</w:t>
      </w:r>
      <w:r w:rsidR="00836F34">
        <w:t>’s</w:t>
      </w:r>
      <w:r>
        <w:t xml:space="preserve"> input. </w:t>
      </w:r>
    </w:p>
    <w:p w14:paraId="67E036BC" w14:textId="7BA575E6" w:rsidR="00D9441F" w:rsidRDefault="00D9441F">
      <w:pPr>
        <w:pStyle w:val="ListParagraph"/>
        <w:numPr>
          <w:ilvl w:val="0"/>
          <w:numId w:val="12"/>
        </w:numPr>
        <w:spacing w:line="360" w:lineRule="auto"/>
      </w:pPr>
      <w:r>
        <w:rPr>
          <w:u w:val="single"/>
        </w:rPr>
        <w:t xml:space="preserve">Text </w:t>
      </w:r>
      <w:r w:rsidR="00123AAC">
        <w:rPr>
          <w:u w:val="single"/>
        </w:rPr>
        <w:t>s</w:t>
      </w:r>
      <w:r>
        <w:rPr>
          <w:u w:val="single"/>
        </w:rPr>
        <w:t>ummarization</w:t>
      </w:r>
      <w:r w:rsidRPr="00D9441F">
        <w:t>:</w:t>
      </w:r>
      <w:r>
        <w:t xml:space="preserve"> The extracted sentences are combined with each other, creating the summary. </w:t>
      </w:r>
    </w:p>
    <w:p w14:paraId="2F55251D" w14:textId="183E2CC8" w:rsidR="00C01850" w:rsidRPr="00C66CDF" w:rsidRDefault="00C01850" w:rsidP="00C01850">
      <w:pPr>
        <w:pStyle w:val="Heading4"/>
      </w:pPr>
      <w:bookmarkStart w:id="131" w:name="_Toc171850032"/>
      <w:r>
        <w:t>Latent Semantic Analysis</w:t>
      </w:r>
      <w:bookmarkEnd w:id="131"/>
    </w:p>
    <w:p w14:paraId="3B279622" w14:textId="77777777" w:rsidR="00C01850" w:rsidRDefault="00C01850" w:rsidP="00C01850"/>
    <w:p w14:paraId="7ED95CD8" w14:textId="7A3225D1" w:rsidR="007D0CBA" w:rsidRDefault="004B5EC6" w:rsidP="004B5EC6">
      <w:pPr>
        <w:spacing w:line="360" w:lineRule="auto"/>
      </w:pPr>
      <w:r>
        <w:t>Latent Semantic Analysis makes use of term-document matrix and Singular Value Decomposition to analyze and retrieve relationships between a set of sentences and words that the document contain</w:t>
      </w:r>
      <w:r w:rsidR="00B34F40">
        <w:t>s</w:t>
      </w:r>
      <w:r>
        <w:t xml:space="preserve">. </w:t>
      </w:r>
      <w:r w:rsidR="007D0CBA">
        <w:t>The general process of the algorithm involves:</w:t>
      </w:r>
    </w:p>
    <w:p w14:paraId="11477EF6" w14:textId="1F5B227F" w:rsidR="00C01850" w:rsidRDefault="007D0CBA">
      <w:pPr>
        <w:pStyle w:val="ListParagraph"/>
        <w:numPr>
          <w:ilvl w:val="0"/>
          <w:numId w:val="13"/>
        </w:numPr>
        <w:spacing w:line="360" w:lineRule="auto"/>
      </w:pPr>
      <w:r w:rsidRPr="007D0CBA">
        <w:rPr>
          <w:u w:val="single"/>
        </w:rPr>
        <w:lastRenderedPageBreak/>
        <w:t xml:space="preserve">Constructing </w:t>
      </w:r>
      <w:r w:rsidR="00B34F40">
        <w:rPr>
          <w:u w:val="single"/>
        </w:rPr>
        <w:t xml:space="preserve">a </w:t>
      </w:r>
      <w:r w:rsidRPr="007D0CBA">
        <w:rPr>
          <w:u w:val="single"/>
        </w:rPr>
        <w:t>term-document matrix</w:t>
      </w:r>
      <w:r>
        <w:t xml:space="preserve">: </w:t>
      </w:r>
      <w:r w:rsidR="004B5EC6">
        <w:t>The relationship is represented through a matrix between the sentences and the important words (after removing stop words) from the documents</w:t>
      </w:r>
      <w:r>
        <w:t xml:space="preserve">. </w:t>
      </w:r>
    </w:p>
    <w:p w14:paraId="712B6EAD" w14:textId="7C27AFF6" w:rsidR="007D0CBA" w:rsidRPr="007D0CBA" w:rsidRDefault="007D0CBA">
      <w:pPr>
        <w:pStyle w:val="ListParagraph"/>
        <w:numPr>
          <w:ilvl w:val="0"/>
          <w:numId w:val="13"/>
        </w:numPr>
        <w:spacing w:line="360" w:lineRule="auto"/>
      </w:pPr>
      <w:r>
        <w:rPr>
          <w:u w:val="single"/>
        </w:rPr>
        <w:t xml:space="preserve">Apply </w:t>
      </w:r>
      <w:r w:rsidR="00123AAC">
        <w:rPr>
          <w:u w:val="single"/>
        </w:rPr>
        <w:t>s</w:t>
      </w:r>
      <w:r>
        <w:rPr>
          <w:u w:val="single"/>
        </w:rPr>
        <w:t xml:space="preserve">ingular </w:t>
      </w:r>
      <w:r w:rsidR="00123AAC">
        <w:rPr>
          <w:u w:val="single"/>
        </w:rPr>
        <w:t>v</w:t>
      </w:r>
      <w:r>
        <w:rPr>
          <w:u w:val="single"/>
        </w:rPr>
        <w:t xml:space="preserve">alue </w:t>
      </w:r>
      <w:r w:rsidR="00672BAD">
        <w:rPr>
          <w:u w:val="single"/>
        </w:rPr>
        <w:t>d</w:t>
      </w:r>
      <w:r>
        <w:rPr>
          <w:u w:val="single"/>
        </w:rPr>
        <w:t>ecomposition</w:t>
      </w:r>
      <w:r w:rsidRPr="007D0CBA">
        <w:t>:</w:t>
      </w:r>
      <w:r>
        <w:t xml:space="preserve"> Decompose the term-document matrix into 3 matrices: </w:t>
      </w:r>
      <m:oMath>
        <m:r>
          <m:rPr>
            <m:sty m:val="p"/>
          </m:rPr>
          <w:rPr>
            <w:rFonts w:ascii="Cambria Math" w:hAnsi="Cambria Math"/>
          </w:rPr>
          <m:t>U</m:t>
        </m:r>
      </m:oMath>
      <w:r>
        <w:rPr>
          <w:iCs/>
        </w:rPr>
        <w:t xml:space="preserve"> (</w:t>
      </w:r>
      <w:r w:rsidR="00D67678">
        <w:rPr>
          <w:iCs/>
        </w:rPr>
        <w:t>l</w:t>
      </w:r>
      <w:r>
        <w:rPr>
          <w:iCs/>
        </w:rPr>
        <w:t xml:space="preserve">eft singular matrix), </w:t>
      </w:r>
      <m:oMath>
        <m:r>
          <w:rPr>
            <w:rFonts w:ascii="Cambria Math" w:hAnsi="Cambria Math"/>
          </w:rPr>
          <m:t>∑</m:t>
        </m:r>
      </m:oMath>
      <w:r>
        <w:rPr>
          <w:iCs/>
        </w:rPr>
        <w:t xml:space="preserve"> (</w:t>
      </w:r>
      <w:r w:rsidR="00D67678">
        <w:rPr>
          <w:iCs/>
        </w:rPr>
        <w:t>s</w:t>
      </w:r>
      <w:r>
        <w:rPr>
          <w:iCs/>
        </w:rPr>
        <w:t xml:space="preserve">ingular matrix), and </w:t>
      </w:r>
      <m:oMath>
        <m:sSup>
          <m:sSupPr>
            <m:ctrlPr>
              <w:rPr>
                <w:rFonts w:ascii="Cambria Math" w:hAnsi="Cambria Math"/>
                <w:i/>
                <w:iCs/>
              </w:rPr>
            </m:ctrlPr>
          </m:sSupPr>
          <m:e>
            <m:r>
              <w:rPr>
                <w:rFonts w:ascii="Cambria Math" w:hAnsi="Cambria Math"/>
              </w:rPr>
              <m:t>V</m:t>
            </m:r>
          </m:e>
          <m:sup>
            <m:r>
              <w:rPr>
                <w:rFonts w:ascii="Cambria Math" w:hAnsi="Cambria Math"/>
              </w:rPr>
              <m:t>T</m:t>
            </m:r>
          </m:sup>
        </m:sSup>
      </m:oMath>
      <w:r>
        <w:rPr>
          <w:iCs/>
        </w:rPr>
        <w:t xml:space="preserve"> (</w:t>
      </w:r>
      <w:r w:rsidR="00D67678">
        <w:rPr>
          <w:iCs/>
        </w:rPr>
        <w:t>r</w:t>
      </w:r>
      <w:r>
        <w:rPr>
          <w:iCs/>
        </w:rPr>
        <w:t>ight singular matrix).</w:t>
      </w:r>
    </w:p>
    <w:p w14:paraId="50286E36" w14:textId="4B540C3F" w:rsidR="007D0CBA" w:rsidRDefault="007D0CBA">
      <w:pPr>
        <w:pStyle w:val="ListParagraph"/>
        <w:numPr>
          <w:ilvl w:val="0"/>
          <w:numId w:val="13"/>
        </w:numPr>
        <w:spacing w:line="360" w:lineRule="auto"/>
      </w:pPr>
      <w:r>
        <w:rPr>
          <w:u w:val="single"/>
        </w:rPr>
        <w:t xml:space="preserve">Matrix </w:t>
      </w:r>
      <w:r w:rsidR="00123AAC">
        <w:rPr>
          <w:u w:val="single"/>
        </w:rPr>
        <w:t>d</w:t>
      </w:r>
      <w:r>
        <w:rPr>
          <w:u w:val="single"/>
        </w:rPr>
        <w:t xml:space="preserve">imensionality </w:t>
      </w:r>
      <w:r w:rsidR="00123AAC">
        <w:rPr>
          <w:u w:val="single"/>
        </w:rPr>
        <w:t>r</w:t>
      </w:r>
      <w:r>
        <w:rPr>
          <w:u w:val="single"/>
        </w:rPr>
        <w:t>eduction</w:t>
      </w:r>
      <w:r w:rsidRPr="007D0CBA">
        <w:t>:</w:t>
      </w:r>
      <w:r>
        <w:t xml:space="preserve"> Keep only the top n singular values from each </w:t>
      </w:r>
      <w:r w:rsidR="00903A4F">
        <w:t>matrix</w:t>
      </w:r>
      <w:r>
        <w:t xml:space="preserve"> to reduce the </w:t>
      </w:r>
      <w:r w:rsidR="00903A4F">
        <w:t xml:space="preserve">dimensions while retaining important concepts. </w:t>
      </w:r>
    </w:p>
    <w:p w14:paraId="02D46F05" w14:textId="7DAF3FE7" w:rsidR="00903A4F" w:rsidRDefault="00903A4F">
      <w:pPr>
        <w:pStyle w:val="ListParagraph"/>
        <w:numPr>
          <w:ilvl w:val="0"/>
          <w:numId w:val="13"/>
        </w:numPr>
        <w:spacing w:line="360" w:lineRule="auto"/>
      </w:pPr>
      <w:r>
        <w:rPr>
          <w:u w:val="single"/>
        </w:rPr>
        <w:t xml:space="preserve">Compute </w:t>
      </w:r>
      <w:r w:rsidR="00123AAC">
        <w:rPr>
          <w:u w:val="single"/>
        </w:rPr>
        <w:t>s</w:t>
      </w:r>
      <w:r>
        <w:rPr>
          <w:u w:val="single"/>
        </w:rPr>
        <w:t xml:space="preserve">entence </w:t>
      </w:r>
      <w:r w:rsidR="00123AAC">
        <w:rPr>
          <w:u w:val="single"/>
        </w:rPr>
        <w:t>r</w:t>
      </w:r>
      <w:r>
        <w:rPr>
          <w:u w:val="single"/>
        </w:rPr>
        <w:t>anking:</w:t>
      </w:r>
      <w:r w:rsidRPr="00903A4F">
        <w:t xml:space="preserve"> </w:t>
      </w:r>
      <w:r>
        <w:t xml:space="preserve">Using the reduced matrices, the ranking of each sentence is computed </w:t>
      </w:r>
      <w:r>
        <w:fldChar w:fldCharType="begin"/>
      </w:r>
      <w:r>
        <w:instrText xml:space="preserve"> ADDIN ZOTERO_ITEM CSL_CITATION {"citationID":"FEtc9BPQ","properties":{"formattedCitation":"[8]","plainCitation":"[8]","noteIndex":0},"citationItems":[{"id":168,"uris":["http://zotero.org/users/12836236/items/6RZCEGMK"],"itemData":{"id":168,"type":"article-journal","abstract":"This paper deals with using latent semantic analysis in text summarization. We describe a generic text summarization method which uses the latent semantic analysis technique to identify semantically important sentences. This method has been further improved. Then we propose two new evaluation methods based on LSA, which measure content similarity between an original document and its summary. In the evaluation part we compare seven summarizers by a classical content-based evaluator and by the two new LSA evaluators. We also study an influence of summary length on its quality from the angle of the three mentioned evaluation methods.","language":"en","source":"Zotero","title":"Using Latent Semantic Analysis in Text Summarization and Summary Evaluation","author":[{"family":"Steinberger","given":"Josef"},{"family":"Ježek","given":"Karel"}],"citation-key":"steinbergerUsingLatentSemantic"}}],"schema":"https://github.com/citation-style-language/schema/raw/master/csl-citation.json"} </w:instrText>
      </w:r>
      <w:r>
        <w:fldChar w:fldCharType="separate"/>
      </w:r>
      <w:r w:rsidRPr="00903A4F">
        <w:t>[8]</w:t>
      </w:r>
      <w:r>
        <w:fldChar w:fldCharType="end"/>
      </w:r>
      <w:r>
        <w:t>.</w:t>
      </w:r>
    </w:p>
    <w:p w14:paraId="6494B1A7" w14:textId="7479DF8D" w:rsidR="00903A4F" w:rsidRPr="00C01850" w:rsidRDefault="00903A4F">
      <w:pPr>
        <w:pStyle w:val="ListParagraph"/>
        <w:numPr>
          <w:ilvl w:val="0"/>
          <w:numId w:val="13"/>
        </w:numPr>
        <w:spacing w:line="360" w:lineRule="auto"/>
      </w:pPr>
      <w:r>
        <w:rPr>
          <w:u w:val="single"/>
        </w:rPr>
        <w:t xml:space="preserve">Summarize </w:t>
      </w:r>
      <w:r w:rsidR="00123AAC">
        <w:rPr>
          <w:u w:val="single"/>
        </w:rPr>
        <w:t>t</w:t>
      </w:r>
      <w:r>
        <w:rPr>
          <w:u w:val="single"/>
        </w:rPr>
        <w:t>ext:</w:t>
      </w:r>
      <w:r w:rsidRPr="00903A4F">
        <w:t xml:space="preserve"> C</w:t>
      </w:r>
      <w:r>
        <w:t xml:space="preserve">hoose the top sentences based on the ranking in order to construct the summary by concatenating each </w:t>
      </w:r>
      <w:r w:rsidR="00B34F40">
        <w:t>sentence</w:t>
      </w:r>
      <w:r w:rsidR="003805EC">
        <w:t xml:space="preserve"> with each other.</w:t>
      </w:r>
    </w:p>
    <w:p w14:paraId="7A6D9574" w14:textId="5E513898" w:rsidR="00491E9A" w:rsidRPr="00C66CDF" w:rsidRDefault="009E353D" w:rsidP="00491E9A">
      <w:pPr>
        <w:pStyle w:val="Heading3"/>
      </w:pPr>
      <w:bookmarkStart w:id="132" w:name="_Toc171850033"/>
      <w:r w:rsidRPr="00C66CDF">
        <w:t>Abstractive text summarization</w:t>
      </w:r>
      <w:bookmarkEnd w:id="132"/>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5A78DFF7"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685E22" w:rsidRPr="00C66CDF">
        <w:t xml:space="preserve">Figure </w:t>
      </w:r>
      <w:r w:rsidR="00685E22">
        <w:rPr>
          <w:noProof/>
        </w:rPr>
        <w:t>2</w:t>
      </w:r>
      <w:r w:rsidR="00685E22">
        <w:noBreakHyphen/>
      </w:r>
      <w:r w:rsidR="00685E22">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6B0B2355" w:rsidR="00491E9A" w:rsidRPr="00C66CDF" w:rsidRDefault="004D3A28" w:rsidP="00491E9A">
      <w:pPr>
        <w:pStyle w:val="Caption"/>
      </w:pPr>
      <w:bookmarkStart w:id="133" w:name="_Ref170905375"/>
      <w:bookmarkStart w:id="134" w:name="_Toc169634968"/>
      <w:bookmarkStart w:id="135" w:name="_Toc171850073"/>
      <w:r w:rsidRPr="00C66CDF">
        <w:t xml:space="preserve">Figure </w:t>
      </w:r>
      <w:r w:rsidR="00DE024E">
        <w:fldChar w:fldCharType="begin"/>
      </w:r>
      <w:r w:rsidR="00DE024E">
        <w:instrText xml:space="preserve"> STYLEREF 1 \s </w:instrText>
      </w:r>
      <w:r w:rsidR="00DE024E">
        <w:fldChar w:fldCharType="separate"/>
      </w:r>
      <w:r w:rsidR="00685E2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5</w:t>
      </w:r>
      <w:r w:rsidR="00DE024E">
        <w:fldChar w:fldCharType="end"/>
      </w:r>
      <w:bookmarkEnd w:id="133"/>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34"/>
      <w:bookmarkEnd w:id="135"/>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36" w:name="_Toc171850034"/>
      <w:r w:rsidRPr="00C66CDF">
        <w:t>Machine-learning-based Summary Generation</w:t>
      </w:r>
      <w:bookmarkEnd w:id="136"/>
    </w:p>
    <w:p w14:paraId="353C8025" w14:textId="77777777" w:rsidR="00491E9A" w:rsidRPr="00C66CDF" w:rsidRDefault="00491E9A" w:rsidP="00491E9A"/>
    <w:p w14:paraId="58636879" w14:textId="5BD8B7CB"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903A4F">
        <w:instrText xml:space="preserve"> ADDIN ZOTERO_ITEM CSL_CITATION {"citationID":"bitvx1xo","properties":{"formattedCitation":"[9]","plainCitation":"[9]","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903A4F" w:rsidRPr="00903A4F">
        <w:t>[9]</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903A4F">
        <w:instrText xml:space="preserve"> ADDIN ZOTERO_ITEM CSL_CITATION {"citationID":"KOMwvqT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903A4F" w:rsidRPr="00903A4F">
        <w:t>[10]</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55E88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903A4F">
        <w:instrText xml:space="preserve"> ADDIN ZOTERO_ITEM CSL_CITATION {"citationID":"dPzUzmAX","properties":{"formattedCitation":"[11]","plainCitation":"[11]","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903A4F" w:rsidRPr="00903A4F">
        <w:t>[11]</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903A4F">
        <w:instrText xml:space="preserve"> ADDIN ZOTERO_ITEM CSL_CITATION {"citationID":"Lwn7na5T","properties":{"formattedCitation":"[12]","plainCitation":"[12]","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903A4F" w:rsidRPr="00903A4F">
        <w:t>[12]</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78D947A0"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903A4F">
        <w:instrText xml:space="preserve"> ADDIN ZOTERO_ITEM CSL_CITATION {"citationID":"FmelCUEs","properties":{"formattedCitation":"[13]","plainCitation":"[13]","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903A4F" w:rsidRPr="00903A4F">
        <w:t>[13]</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903A4F">
        <w:instrText xml:space="preserve"> ADDIN ZOTERO_ITEM CSL_CITATION {"citationID":"w40M7r8Z","properties":{"formattedCitation":"[14]","plainCitation":"[14]","noteIndex":0},"citationItems":[{"id":"moxbr2Hq/IT4NIKpI","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903A4F" w:rsidRPr="00903A4F">
        <w:t>[14]</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903A4F">
        <w:instrText xml:space="preserve"> ADDIN ZOTERO_ITEM CSL_CITATION {"citationID":"uOtqtKVW","properties":{"formattedCitation":"[15]","plainCitation":"[15]","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903A4F" w:rsidRPr="00903A4F">
        <w:t>[15]</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132A99EE"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903A4F">
        <w:instrText xml:space="preserve"> ADDIN ZOTERO_ITEM CSL_CITATION {"citationID":"Z7Pe7qFd","properties":{"formattedCitation":"[16], [17]","plainCitation":"[16], [17]","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903A4F" w:rsidRPr="00903A4F">
        <w:t>[16], [17]</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03A4F">
        <w:instrText xml:space="preserve"> ADDIN ZOTERO_ITEM CSL_CITATION {"citationID":"OuMBfl8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03A4F" w:rsidRPr="00903A4F">
        <w:t>[10]</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6A1FC485" w:rsidR="009A26D1" w:rsidRPr="00C66CDF" w:rsidRDefault="009A26D1">
      <w:pPr>
        <w:pStyle w:val="ListParagraph"/>
        <w:numPr>
          <w:ilvl w:val="0"/>
          <w:numId w:val="9"/>
        </w:numPr>
        <w:spacing w:line="360" w:lineRule="auto"/>
      </w:pPr>
      <w:r w:rsidRPr="00C66CDF">
        <w:rPr>
          <w:b/>
          <w:bCs/>
        </w:rPr>
        <w:t>C4</w:t>
      </w:r>
      <w:r w:rsidRPr="00C66CDF">
        <w:t xml:space="preserve"> </w:t>
      </w:r>
      <w:r w:rsidR="00B60978" w:rsidRPr="00C66CDF">
        <w:fldChar w:fldCharType="begin"/>
      </w:r>
      <w:r w:rsidR="00903A4F">
        <w:instrText xml:space="preserve"> ADDIN ZOTERO_ITEM CSL_CITATION {"citationID":"CZkH868V","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903A4F" w:rsidRPr="00903A4F">
        <w:t>[10]</w:t>
      </w:r>
      <w:r w:rsidR="00B60978" w:rsidRPr="00C66CDF">
        <w:fldChar w:fldCharType="end"/>
      </w:r>
      <w:r w:rsidR="00B60978" w:rsidRPr="00C66CDF">
        <w:t xml:space="preserve">: A cleaned version of Common Crawls’ web crawl corpus. </w:t>
      </w:r>
    </w:p>
    <w:p w14:paraId="17E424DE" w14:textId="7715A94F" w:rsidR="00B60978" w:rsidRPr="00C66CDF" w:rsidRDefault="00B60978">
      <w:pPr>
        <w:pStyle w:val="ListParagraph"/>
        <w:numPr>
          <w:ilvl w:val="0"/>
          <w:numId w:val="9"/>
        </w:numPr>
        <w:spacing w:line="360" w:lineRule="auto"/>
      </w:pPr>
      <w:r w:rsidRPr="00C66CDF">
        <w:rPr>
          <w:b/>
          <w:bCs/>
        </w:rPr>
        <w:t>Wiki-DPR</w:t>
      </w:r>
      <w:r w:rsidRPr="00C66CDF">
        <w:t xml:space="preserve"> </w:t>
      </w:r>
      <w:r w:rsidRPr="00C66CDF">
        <w:fldChar w:fldCharType="begin"/>
      </w:r>
      <w:r w:rsidR="00903A4F">
        <w:instrText xml:space="preserve"> ADDIN ZOTERO_ITEM CSL_CITATION {"citationID":"Z4ugxYD6","properties":{"formattedCitation":"[18]","plainCitation":"[18]","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00903A4F" w:rsidRPr="00903A4F">
        <w:t>[18]</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4E10AB78" w:rsidR="00B60978" w:rsidRPr="00C66CDF" w:rsidRDefault="00B60978">
      <w:pPr>
        <w:pStyle w:val="ListParagraph"/>
        <w:numPr>
          <w:ilvl w:val="0"/>
          <w:numId w:val="10"/>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903A4F">
        <w:instrText xml:space="preserve"> ADDIN ZOTERO_ITEM CSL_CITATION {"citationID":"hbijezqq","properties":{"formattedCitation":"[19], [20]","plainCitation":"[19], [20]","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903A4F" w:rsidRPr="00903A4F">
        <w:t>[19], [20]</w:t>
      </w:r>
      <w:r w:rsidR="002A0373" w:rsidRPr="00C66CDF">
        <w:fldChar w:fldCharType="end"/>
      </w:r>
      <w:r w:rsidR="002A0373" w:rsidRPr="00C66CDF">
        <w:t>: Consisting of 1.4 million dialogues generated by ChatGPT.</w:t>
      </w:r>
    </w:p>
    <w:p w14:paraId="0A4EF8D6" w14:textId="046B2848" w:rsidR="002A0373" w:rsidRPr="00C66CDF" w:rsidRDefault="002A0373">
      <w:pPr>
        <w:pStyle w:val="ListParagraph"/>
        <w:numPr>
          <w:ilvl w:val="0"/>
          <w:numId w:val="10"/>
        </w:numPr>
        <w:spacing w:line="360" w:lineRule="auto"/>
      </w:pPr>
      <w:r w:rsidRPr="00C66CDF">
        <w:rPr>
          <w:b/>
          <w:bCs/>
        </w:rPr>
        <w:t>MetaMathQA</w:t>
      </w:r>
      <w:r w:rsidRPr="00C66CDF">
        <w:t xml:space="preserve"> </w:t>
      </w:r>
      <w:r w:rsidRPr="00C66CDF">
        <w:fldChar w:fldCharType="begin"/>
      </w:r>
      <w:r w:rsidR="00903A4F">
        <w:instrText xml:space="preserve"> ADDIN ZOTERO_ITEM CSL_CITATION {"citationID":"6Vh9zQIt","properties":{"formattedCitation":"[21]","plainCitation":"[21]","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00903A4F" w:rsidRPr="00903A4F">
        <w:t>[21]</w:t>
      </w:r>
      <w:r w:rsidRPr="00C66CDF">
        <w:fldChar w:fldCharType="end"/>
      </w:r>
      <w:r w:rsidRPr="00C66CDF">
        <w:t xml:space="preserve">: Containing questions and answers related to </w:t>
      </w:r>
      <w:r w:rsidR="00447F81">
        <w:t>m</w:t>
      </w:r>
      <w:r w:rsidRPr="00C66CDF">
        <w:t>ath.</w:t>
      </w:r>
    </w:p>
    <w:p w14:paraId="30E71421" w14:textId="16E1DAF9" w:rsidR="002A0373" w:rsidRPr="00C66CDF" w:rsidRDefault="002A0373">
      <w:pPr>
        <w:pStyle w:val="ListParagraph"/>
        <w:numPr>
          <w:ilvl w:val="0"/>
          <w:numId w:val="10"/>
        </w:numPr>
        <w:spacing w:line="360" w:lineRule="auto"/>
      </w:pPr>
      <w:r w:rsidRPr="00C66CDF">
        <w:rPr>
          <w:b/>
          <w:bCs/>
        </w:rPr>
        <w:t>Orca DPO Pairs</w:t>
      </w:r>
      <w:r w:rsidRPr="00C66CDF">
        <w:t>: A modified version of the OpenOrca dataset (</w:t>
      </w:r>
      <w:r w:rsidR="004A6F59" w:rsidRPr="00C66CDF">
        <w:fldChar w:fldCharType="begin"/>
      </w:r>
      <w:r w:rsidR="00903A4F">
        <w:instrText xml:space="preserve"> ADDIN ZOTERO_ITEM CSL_CITATION {"citationID":"GOFGXnon","properties":{"formattedCitation":"[22], [23], [24], [25], [26]","plainCitation":"[22], [23], [24], [25], [26]","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903A4F" w:rsidRPr="00903A4F">
        <w:t>[22], [23], [24], [25], [26]</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37" w:name="_Toc514144975"/>
      <w:bookmarkStart w:id="138" w:name="_Toc171850035"/>
      <w:r w:rsidRPr="00C66CDF">
        <w:lastRenderedPageBreak/>
        <w:t>M</w:t>
      </w:r>
      <w:r w:rsidR="71EF340B" w:rsidRPr="00C66CDF">
        <w:t>ETHODOLOGY</w:t>
      </w:r>
      <w:bookmarkEnd w:id="137"/>
      <w:bookmarkEnd w:id="138"/>
    </w:p>
    <w:p w14:paraId="3E8A0E98" w14:textId="4A7BD043" w:rsidR="000B31E4" w:rsidRPr="00C66CDF" w:rsidRDefault="005A3232" w:rsidP="00AA5BE9">
      <w:pPr>
        <w:pStyle w:val="Heading2"/>
      </w:pPr>
      <w:bookmarkStart w:id="139" w:name="_Toc171850036"/>
      <w:r w:rsidRPr="00C66CDF">
        <w:t>Overview</w:t>
      </w:r>
      <w:bookmarkEnd w:id="139"/>
    </w:p>
    <w:p w14:paraId="69CC93DC" w14:textId="77777777" w:rsidR="005A3232" w:rsidRPr="00C66CDF" w:rsidRDefault="005A3232" w:rsidP="005A3232"/>
    <w:p w14:paraId="3EC0E3F4" w14:textId="6035A268"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685E22" w:rsidRPr="00C66CDF">
        <w:t xml:space="preserve">Figure </w:t>
      </w:r>
      <w:r w:rsidR="00685E22">
        <w:rPr>
          <w:noProof/>
        </w:rPr>
        <w:t>3</w:t>
      </w:r>
      <w:r w:rsidR="00685E22">
        <w:noBreakHyphen/>
      </w:r>
      <w:r w:rsidR="00685E22">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6D47014" w:rsidR="00536019" w:rsidRPr="00C66CDF" w:rsidRDefault="004959FF" w:rsidP="00536019">
      <w:pPr>
        <w:keepNext/>
        <w:spacing w:line="360" w:lineRule="auto"/>
        <w:jc w:val="center"/>
      </w:pPr>
      <w:r>
        <w:rPr>
          <w:noProof/>
        </w:rPr>
        <w:drawing>
          <wp:inline distT="0" distB="0" distL="0" distR="0" wp14:anchorId="3EDC6930" wp14:editId="6D419A15">
            <wp:extent cx="5760720" cy="2327910"/>
            <wp:effectExtent l="0" t="0" r="0" b="0"/>
            <wp:docPr id="1426919790"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19790"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327910"/>
                    </a:xfrm>
                    <a:prstGeom prst="rect">
                      <a:avLst/>
                    </a:prstGeom>
                  </pic:spPr>
                </pic:pic>
              </a:graphicData>
            </a:graphic>
          </wp:inline>
        </w:drawing>
      </w:r>
    </w:p>
    <w:p w14:paraId="180BB20E" w14:textId="7C792892" w:rsidR="002A0126" w:rsidRPr="00C66CDF" w:rsidRDefault="00147C40" w:rsidP="005A3232">
      <w:pPr>
        <w:pStyle w:val="Caption"/>
      </w:pPr>
      <w:bookmarkStart w:id="140" w:name="_Ref170904765"/>
      <w:bookmarkStart w:id="141" w:name="_Toc169634969"/>
      <w:bookmarkStart w:id="142" w:name="_Toc171850074"/>
      <w:r w:rsidRPr="00C66CDF">
        <w:t xml:space="preserve">Figure </w:t>
      </w:r>
      <w:r w:rsidR="00DE024E">
        <w:fldChar w:fldCharType="begin"/>
      </w:r>
      <w:r w:rsidR="00DE024E">
        <w:instrText xml:space="preserve"> STYLEREF 1 \s </w:instrText>
      </w:r>
      <w:r w:rsidR="00DE024E">
        <w:fldChar w:fldCharType="separate"/>
      </w:r>
      <w:r w:rsidR="00685E2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1</w:t>
      </w:r>
      <w:r w:rsidR="00DE024E">
        <w:fldChar w:fldCharType="end"/>
      </w:r>
      <w:bookmarkEnd w:id="140"/>
      <w:r w:rsidRPr="00C66CDF">
        <w:t xml:space="preserve"> - General structure of the application</w:t>
      </w:r>
      <w:bookmarkEnd w:id="141"/>
      <w:bookmarkEnd w:id="142"/>
    </w:p>
    <w:p w14:paraId="6B8510F4" w14:textId="77777777" w:rsidR="00C11FEF" w:rsidRPr="00C66CDF" w:rsidRDefault="00C11FEF" w:rsidP="00C11FEF"/>
    <w:p w14:paraId="44272ED4" w14:textId="77777777" w:rsidR="004959F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Falcon AI’s Text Summarization</w:t>
      </w:r>
      <w:r w:rsidRPr="00C314D8">
        <w:t xml:space="preserve"> and </w:t>
      </w:r>
      <w:r w:rsidR="00CC33CD">
        <w:t>Facebook’s BART Large CNN</w:t>
      </w:r>
      <w:r w:rsidRPr="00C314D8">
        <w:t>.</w:t>
      </w:r>
      <w:r w:rsidR="00C90649" w:rsidRPr="00C66CDF">
        <w:t xml:space="preserve"> </w:t>
      </w:r>
    </w:p>
    <w:p w14:paraId="5D05D66B" w14:textId="77777777" w:rsidR="004959FF" w:rsidRDefault="004959FF" w:rsidP="00FB45E0">
      <w:pPr>
        <w:spacing w:line="360" w:lineRule="auto"/>
      </w:pPr>
    </w:p>
    <w:p w14:paraId="769F9B22" w14:textId="0D52BDDC" w:rsidR="00864D76" w:rsidRPr="00C66CDF" w:rsidRDefault="004959FF" w:rsidP="004959FF">
      <w:pPr>
        <w:spacing w:line="360" w:lineRule="auto"/>
      </w:pPr>
      <w:r>
        <w:t xml:space="preserve">Additionally, an improvement to the summarization method can be observed through the Pre-processing section, potentially improving both the efficiency of the system and the quality of the created summaries. </w:t>
      </w:r>
      <w:r w:rsidR="00F74B84" w:rsidRPr="00C66CDF">
        <w:br w:type="page"/>
      </w:r>
    </w:p>
    <w:p w14:paraId="0DA2F20A" w14:textId="7ED5898C" w:rsidR="009E353D" w:rsidRPr="00C66CDF" w:rsidRDefault="00C40729" w:rsidP="00AA5BE9">
      <w:pPr>
        <w:pStyle w:val="Heading2"/>
      </w:pPr>
      <w:bookmarkStart w:id="143" w:name="_Toc171850037"/>
      <w:r w:rsidRPr="00C66CDF">
        <w:lastRenderedPageBreak/>
        <w:t>System design</w:t>
      </w:r>
      <w:bookmarkEnd w:id="143"/>
    </w:p>
    <w:p w14:paraId="766B210E" w14:textId="77777777" w:rsidR="00C40729" w:rsidRPr="00C66CDF" w:rsidRDefault="00C40729" w:rsidP="00C40729"/>
    <w:p w14:paraId="2C02BE8F" w14:textId="2AFEBB42"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685E22" w:rsidRPr="00C66CDF">
        <w:t xml:space="preserve">Figure </w:t>
      </w:r>
      <w:r w:rsidR="00685E22">
        <w:rPr>
          <w:noProof/>
        </w:rPr>
        <w:t>3</w:t>
      </w:r>
      <w:r w:rsidR="00685E22">
        <w:noBreakHyphen/>
      </w:r>
      <w:r w:rsidR="00685E22">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685E22" w:rsidRPr="00C66CDF">
        <w:t xml:space="preserve">Figure </w:t>
      </w:r>
      <w:r w:rsidR="00685E22">
        <w:rPr>
          <w:noProof/>
        </w:rPr>
        <w:t>3</w:t>
      </w:r>
      <w:r w:rsidR="00685E22">
        <w:noBreakHyphen/>
      </w:r>
      <w:r w:rsidR="00685E22">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432E08B4" w:rsidR="00A34150" w:rsidRPr="00C66CDF" w:rsidRDefault="00A34150" w:rsidP="00A34150">
      <w:pPr>
        <w:pStyle w:val="Caption"/>
      </w:pPr>
      <w:bookmarkStart w:id="144" w:name="_Ref171177983"/>
      <w:bookmarkStart w:id="145" w:name="_Toc169634970"/>
      <w:bookmarkStart w:id="146" w:name="_Toc171850075"/>
      <w:r w:rsidRPr="00C66CDF">
        <w:t xml:space="preserve">Figure </w:t>
      </w:r>
      <w:r w:rsidR="00DE024E">
        <w:fldChar w:fldCharType="begin"/>
      </w:r>
      <w:r w:rsidR="00DE024E">
        <w:instrText xml:space="preserve"> STYLEREF 1 \s </w:instrText>
      </w:r>
      <w:r w:rsidR="00DE024E">
        <w:fldChar w:fldCharType="separate"/>
      </w:r>
      <w:r w:rsidR="00685E2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2</w:t>
      </w:r>
      <w:r w:rsidR="00DE024E">
        <w:fldChar w:fldCharType="end"/>
      </w:r>
      <w:bookmarkEnd w:id="144"/>
      <w:r w:rsidRPr="00C66CDF">
        <w:t xml:space="preserve"> – The component diagram of the system</w:t>
      </w:r>
      <w:bookmarkEnd w:id="145"/>
      <w:bookmarkEnd w:id="146"/>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47" w:name="_Toc171850038"/>
      <w:r w:rsidRPr="00C66CDF">
        <w:t>Data format</w:t>
      </w:r>
      <w:bookmarkEnd w:id="147"/>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3F9B68FC" w:rsidR="0046299D" w:rsidRDefault="00011CDB" w:rsidP="00D44955">
      <w:pPr>
        <w:spacing w:line="360" w:lineRule="auto"/>
      </w:pPr>
      <w:r w:rsidRPr="00011CDB">
        <w:lastRenderedPageBreak/>
        <w:t xml:space="preserve">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 </w:t>
      </w:r>
      <w:r w:rsidR="00696647" w:rsidRPr="00C66CDF">
        <w:fldChar w:fldCharType="begin"/>
      </w:r>
      <w:r w:rsidR="00696647" w:rsidRPr="00C66CDF">
        <w:instrText xml:space="preserve"> REF _Ref170904628 \h </w:instrText>
      </w:r>
      <w:r w:rsidR="00696647" w:rsidRPr="00C66CDF">
        <w:fldChar w:fldCharType="separate"/>
      </w:r>
      <w:r w:rsidR="00685E22" w:rsidRPr="00C66CDF">
        <w:t xml:space="preserve">Figure </w:t>
      </w:r>
      <w:r w:rsidR="00685E22">
        <w:rPr>
          <w:noProof/>
        </w:rPr>
        <w:t>3</w:t>
      </w:r>
      <w:r w:rsidR="00685E22">
        <w:noBreakHyphen/>
      </w:r>
      <w:r w:rsidR="00685E22">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59097FDF" w:rsidR="00696647" w:rsidRPr="00C66CDF" w:rsidRDefault="00696647" w:rsidP="00696647">
      <w:pPr>
        <w:pStyle w:val="Caption"/>
      </w:pPr>
      <w:bookmarkStart w:id="148" w:name="_Ref170904628"/>
      <w:bookmarkStart w:id="149" w:name="_Ref170904584"/>
      <w:bookmarkStart w:id="150" w:name="_Toc171850076"/>
      <w:r w:rsidRPr="00C66CDF">
        <w:t xml:space="preserve">Figure </w:t>
      </w:r>
      <w:r w:rsidR="00DE024E">
        <w:fldChar w:fldCharType="begin"/>
      </w:r>
      <w:r w:rsidR="00DE024E">
        <w:instrText xml:space="preserve"> STYLEREF 1 \s </w:instrText>
      </w:r>
      <w:r w:rsidR="00DE024E">
        <w:fldChar w:fldCharType="separate"/>
      </w:r>
      <w:r w:rsidR="00685E2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3</w:t>
      </w:r>
      <w:r w:rsidR="00DE024E">
        <w:fldChar w:fldCharType="end"/>
      </w:r>
      <w:bookmarkEnd w:id="148"/>
      <w:r w:rsidRPr="00C66CDF">
        <w:t xml:space="preserve"> – Data condensing process</w:t>
      </w:r>
      <w:bookmarkEnd w:id="149"/>
      <w:bookmarkEnd w:id="150"/>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51" w:name="_Toc171850039"/>
      <w:r w:rsidRPr="00C66CDF">
        <w:lastRenderedPageBreak/>
        <w:t xml:space="preserve">Document Segmentation </w:t>
      </w:r>
      <w:r w:rsidR="002C662A" w:rsidRPr="00C66CDF">
        <w:t>Subs</w:t>
      </w:r>
      <w:r w:rsidRPr="00C66CDF">
        <w:t>ystem</w:t>
      </w:r>
      <w:bookmarkEnd w:id="151"/>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52" w:name="_Toc171850040"/>
      <w:r w:rsidRPr="00C66CDF">
        <w:t>Text Summarization Subsystem</w:t>
      </w:r>
      <w:bookmarkEnd w:id="152"/>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53" w:name="_Toc171850041"/>
      <w:r w:rsidRPr="00C66CDF">
        <w:t>Pre-processing module</w:t>
      </w:r>
      <w:bookmarkEnd w:id="153"/>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75D74529" w:rsidR="00155400" w:rsidRDefault="00155400" w:rsidP="00155400">
      <w:pPr>
        <w:pStyle w:val="Caption"/>
      </w:pPr>
      <w:bookmarkStart w:id="154" w:name="_Ref170904710"/>
      <w:bookmarkStart w:id="155" w:name="_Toc169634971"/>
      <w:bookmarkStart w:id="156" w:name="_Toc171850077"/>
      <w:r w:rsidRPr="00C66CDF">
        <w:t xml:space="preserve">Figure </w:t>
      </w:r>
      <w:r w:rsidR="00DE024E">
        <w:fldChar w:fldCharType="begin"/>
      </w:r>
      <w:r w:rsidR="00DE024E">
        <w:instrText xml:space="preserve"> STYLEREF 1 \s </w:instrText>
      </w:r>
      <w:r w:rsidR="00DE024E">
        <w:fldChar w:fldCharType="separate"/>
      </w:r>
      <w:r w:rsidR="00685E2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4</w:t>
      </w:r>
      <w:r w:rsidR="00DE024E">
        <w:fldChar w:fldCharType="end"/>
      </w:r>
      <w:bookmarkEnd w:id="154"/>
      <w:r w:rsidRPr="00C66CDF">
        <w:t xml:space="preserve"> – Pre-processing module diagram</w:t>
      </w:r>
      <w:bookmarkEnd w:id="155"/>
      <w:bookmarkEnd w:id="156"/>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57" w:name="_Toc171850042"/>
      <w:r w:rsidRPr="00C66CDF">
        <w:t>Text summarization module</w:t>
      </w:r>
      <w:bookmarkEnd w:id="157"/>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4FC06893" w:rsidR="003F413F" w:rsidRDefault="003F413F" w:rsidP="003F413F">
      <w:pPr>
        <w:pStyle w:val="Caption"/>
      </w:pPr>
      <w:bookmarkStart w:id="158" w:name="_Toc169634972"/>
      <w:bookmarkStart w:id="159" w:name="_Toc171850078"/>
      <w:r w:rsidRPr="00C66CDF">
        <w:t xml:space="preserve">Figure </w:t>
      </w:r>
      <w:r w:rsidR="00DE024E">
        <w:fldChar w:fldCharType="begin"/>
      </w:r>
      <w:r w:rsidR="00DE024E">
        <w:instrText xml:space="preserve"> STYLEREF 1 \s </w:instrText>
      </w:r>
      <w:r w:rsidR="00DE024E">
        <w:fldChar w:fldCharType="separate"/>
      </w:r>
      <w:r w:rsidR="00685E2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5</w:t>
      </w:r>
      <w:r w:rsidR="00DE024E">
        <w:fldChar w:fldCharType="end"/>
      </w:r>
      <w:r w:rsidRPr="00C66CDF">
        <w:t xml:space="preserve"> – Text summarization module diagram</w:t>
      </w:r>
      <w:bookmarkEnd w:id="158"/>
      <w:bookmarkEnd w:id="159"/>
    </w:p>
    <w:p w14:paraId="7707200C" w14:textId="77777777" w:rsidR="004D0687" w:rsidRPr="004D0687" w:rsidRDefault="004D0687" w:rsidP="004D0687"/>
    <w:p w14:paraId="23CD1D84" w14:textId="50C1DF8B" w:rsidR="004A6F59" w:rsidRPr="00C66CDF" w:rsidRDefault="004A6F59" w:rsidP="004A6F59">
      <w:pPr>
        <w:pStyle w:val="Heading4"/>
      </w:pPr>
      <w:bookmarkStart w:id="160" w:name="_Toc171850043"/>
      <w:r w:rsidRPr="00C66CDF">
        <w:t>Post-processing module</w:t>
      </w:r>
      <w:bookmarkEnd w:id="160"/>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im_end&gt;\n&lt;|endoftex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im_end&gt;\n&lt;|endoftext|&gt;”.</w:t>
      </w:r>
    </w:p>
    <w:p w14:paraId="38A9B130" w14:textId="477EBA46" w:rsidR="004A6F59" w:rsidRPr="00C66CDF" w:rsidRDefault="004A6F59" w:rsidP="004A6F59">
      <w:pPr>
        <w:pStyle w:val="Heading4"/>
      </w:pPr>
      <w:bookmarkStart w:id="161" w:name="_Toc171850044"/>
      <w:r w:rsidRPr="00C66CDF">
        <w:t>Wrapper module</w:t>
      </w:r>
      <w:bookmarkEnd w:id="161"/>
    </w:p>
    <w:p w14:paraId="17A7DE32" w14:textId="77777777" w:rsidR="00B743EE" w:rsidRPr="00C66CDF" w:rsidRDefault="00B743EE" w:rsidP="00B743EE">
      <w:pPr>
        <w:spacing w:line="360" w:lineRule="auto"/>
      </w:pPr>
    </w:p>
    <w:p w14:paraId="78CC0639" w14:textId="03ED9A6C"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685E22" w:rsidRPr="00C66CDF">
        <w:t xml:space="preserve">Figure </w:t>
      </w:r>
      <w:r w:rsidR="00685E22">
        <w:rPr>
          <w:noProof/>
        </w:rPr>
        <w:t>3</w:t>
      </w:r>
      <w:r w:rsidR="00685E22">
        <w:noBreakHyphen/>
      </w:r>
      <w:r w:rsidR="00685E22">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2BFA849C" w:rsidR="00B51A30" w:rsidRPr="00C66CDF" w:rsidRDefault="00851289" w:rsidP="006B1FFF">
      <w:pPr>
        <w:pStyle w:val="Caption"/>
      </w:pPr>
      <w:bookmarkStart w:id="162" w:name="_Ref170904671"/>
      <w:bookmarkStart w:id="163" w:name="_Toc169634973"/>
      <w:bookmarkStart w:id="164" w:name="_Toc171850079"/>
      <w:r w:rsidRPr="00C66CDF">
        <w:t xml:space="preserve">Figure </w:t>
      </w:r>
      <w:r w:rsidR="00DE024E">
        <w:fldChar w:fldCharType="begin"/>
      </w:r>
      <w:r w:rsidR="00DE024E">
        <w:instrText xml:space="preserve"> STYLEREF 1 \s </w:instrText>
      </w:r>
      <w:r w:rsidR="00DE024E">
        <w:fldChar w:fldCharType="separate"/>
      </w:r>
      <w:r w:rsidR="00685E2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6</w:t>
      </w:r>
      <w:r w:rsidR="00DE024E">
        <w:fldChar w:fldCharType="end"/>
      </w:r>
      <w:bookmarkEnd w:id="162"/>
      <w:r w:rsidRPr="00C66CDF">
        <w:t xml:space="preserve"> </w:t>
      </w:r>
      <w:r w:rsidR="001653C4" w:rsidRPr="00C66CDF">
        <w:t>–</w:t>
      </w:r>
      <w:r w:rsidRPr="00C66CDF">
        <w:t xml:space="preserve"> </w:t>
      </w:r>
      <w:r w:rsidR="001653C4" w:rsidRPr="00C66CDF">
        <w:t>The application’s activity diagram</w:t>
      </w:r>
      <w:bookmarkEnd w:id="163"/>
      <w:bookmarkEnd w:id="164"/>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65" w:name="_Toc171850045"/>
      <w:r w:rsidRPr="00C66CDF">
        <w:lastRenderedPageBreak/>
        <w:t>Utilizing Extractive summarization methods in Pre-processing</w:t>
      </w:r>
      <w:bookmarkEnd w:id="165"/>
    </w:p>
    <w:p w14:paraId="714C50F3" w14:textId="77777777" w:rsidR="00982E2A" w:rsidRDefault="00982E2A" w:rsidP="00982E2A"/>
    <w:p w14:paraId="14770C7A" w14:textId="0257DF17" w:rsidR="00864D76" w:rsidRDefault="0080081A" w:rsidP="0080081A">
      <w:pPr>
        <w:pStyle w:val="Heading3"/>
      </w:pPr>
      <w:bookmarkStart w:id="166" w:name="_Toc171850046"/>
      <w:r>
        <w:t>Overview</w:t>
      </w:r>
      <w:bookmarkEnd w:id="166"/>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67" w:name="_Toc171850047"/>
      <w:r>
        <w:t>Detailed Description</w:t>
      </w:r>
      <w:bookmarkEnd w:id="167"/>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2590555E"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685E22">
        <w:t xml:space="preserve">Figure </w:t>
      </w:r>
      <w:r w:rsidR="00685E22">
        <w:rPr>
          <w:noProof/>
        </w:rPr>
        <w:t>3</w:t>
      </w:r>
      <w:r w:rsidR="00685E22">
        <w:noBreakHyphen/>
      </w:r>
      <w:r w:rsidR="00685E22">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685E22" w:rsidRPr="00C66CDF">
        <w:t xml:space="preserve">Figure </w:t>
      </w:r>
      <w:r w:rsidR="00685E22">
        <w:rPr>
          <w:noProof/>
        </w:rPr>
        <w:t>3</w:t>
      </w:r>
      <w:r w:rsidR="00685E22">
        <w:noBreakHyphen/>
      </w:r>
      <w:r w:rsidR="00685E22">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685E22">
        <w:t xml:space="preserve">Figure </w:t>
      </w:r>
      <w:r w:rsidR="00685E22">
        <w:rPr>
          <w:noProof/>
        </w:rPr>
        <w:t>3</w:t>
      </w:r>
      <w:r w:rsidR="00685E22">
        <w:noBreakHyphen/>
      </w:r>
      <w:r w:rsidR="00685E22">
        <w:rPr>
          <w:noProof/>
        </w:rPr>
        <w:t>7</w:t>
      </w:r>
      <w:r w:rsidR="005C3846">
        <w:fldChar w:fldCharType="end"/>
      </w:r>
      <w:r w:rsidR="0080081A">
        <w:fldChar w:fldCharType="begin"/>
      </w:r>
      <w:r w:rsidR="0080081A">
        <w:instrText xml:space="preserve"> REF _Ref170942428 \h </w:instrText>
      </w:r>
      <w:r w:rsidR="0080081A">
        <w:fldChar w:fldCharType="separate"/>
      </w:r>
      <w:r w:rsidR="00685E22">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w:t>
      </w:r>
      <w:r w:rsidRPr="009D0D64">
        <w:lastRenderedPageBreak/>
        <w:t>a ranking can be made using other methods besides the provided extractive methods, as the only 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43D7C9A0" w:rsidR="0005625F" w:rsidRPr="00C66CDF" w:rsidRDefault="00DE024E" w:rsidP="00DE024E">
      <w:pPr>
        <w:pStyle w:val="Caption"/>
      </w:pPr>
      <w:bookmarkStart w:id="168" w:name="_Ref170944099"/>
      <w:bookmarkStart w:id="169" w:name="_Toc169634974"/>
      <w:bookmarkStart w:id="170" w:name="_Toc171850080"/>
      <w:r>
        <w:t xml:space="preserve">Figure </w:t>
      </w:r>
      <w:r>
        <w:fldChar w:fldCharType="begin"/>
      </w:r>
      <w:r>
        <w:instrText xml:space="preserve"> STYLEREF 1 \s </w:instrText>
      </w:r>
      <w:r>
        <w:fldChar w:fldCharType="separate"/>
      </w:r>
      <w:r w:rsidR="00685E22">
        <w:rPr>
          <w:noProof/>
        </w:rPr>
        <w:t>3</w:t>
      </w:r>
      <w:r>
        <w:fldChar w:fldCharType="end"/>
      </w:r>
      <w:r>
        <w:noBreakHyphen/>
      </w:r>
      <w:r>
        <w:fldChar w:fldCharType="begin"/>
      </w:r>
      <w:r>
        <w:instrText xml:space="preserve"> SEQ Figure \* ARABIC \s 1 </w:instrText>
      </w:r>
      <w:r>
        <w:fldChar w:fldCharType="separate"/>
      </w:r>
      <w:r w:rsidR="00685E22">
        <w:rPr>
          <w:noProof/>
        </w:rPr>
        <w:t>7</w:t>
      </w:r>
      <w:r>
        <w:fldChar w:fldCharType="end"/>
      </w:r>
      <w:bookmarkEnd w:id="168"/>
      <w:r w:rsidR="0005625F">
        <w:t xml:space="preserve">- </w:t>
      </w:r>
      <w:r w:rsidR="0005625F" w:rsidRPr="00C66CDF">
        <w:t>Proposed pre-processing module diagram</w:t>
      </w:r>
      <w:bookmarkEnd w:id="169"/>
      <w:bookmarkEnd w:id="170"/>
      <w:r w:rsidR="0005625F" w:rsidRPr="00C66CDF">
        <w:t xml:space="preserve"> </w:t>
      </w:r>
    </w:p>
    <w:p w14:paraId="67DFB4EF" w14:textId="77777777" w:rsidR="00D42B3E" w:rsidRDefault="00D42B3E" w:rsidP="00864D76">
      <w:pPr>
        <w:spacing w:line="360" w:lineRule="auto"/>
      </w:pPr>
    </w:p>
    <w:p w14:paraId="76DD17C1" w14:textId="15AF6045"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685E22">
        <w:t xml:space="preserve">Figure </w:t>
      </w:r>
      <w:r w:rsidR="00685E22">
        <w:rPr>
          <w:noProof/>
        </w:rPr>
        <w:t>3</w:t>
      </w:r>
      <w:r w:rsidR="00685E22">
        <w:noBreakHyphen/>
      </w:r>
      <w:r w:rsidR="00685E22">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685E22" w:rsidRPr="00C66CDF">
        <w:t xml:space="preserve">Figure </w:t>
      </w:r>
      <w:r w:rsidR="00685E22">
        <w:rPr>
          <w:noProof/>
        </w:rPr>
        <w:t>3</w:t>
      </w:r>
      <w:r w:rsidR="00685E22">
        <w:noBreakHyphen/>
      </w:r>
      <w:r w:rsidR="00685E22">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6AA2E1A5" w:rsidR="00D42B3E" w:rsidRPr="00C66CDF" w:rsidRDefault="00D42B3E" w:rsidP="00D42B3E">
      <w:pPr>
        <w:pStyle w:val="Caption"/>
      </w:pPr>
      <w:bookmarkStart w:id="171" w:name="_Ref170908281"/>
      <w:bookmarkStart w:id="172" w:name="_Toc171850081"/>
      <w:r>
        <w:t xml:space="preserve">Figure </w:t>
      </w:r>
      <w:r w:rsidR="00DE024E">
        <w:fldChar w:fldCharType="begin"/>
      </w:r>
      <w:r w:rsidR="00DE024E">
        <w:instrText xml:space="preserve"> STYLEREF 1 \s </w:instrText>
      </w:r>
      <w:r w:rsidR="00DE024E">
        <w:fldChar w:fldCharType="separate"/>
      </w:r>
      <w:r w:rsidR="00685E2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8</w:t>
      </w:r>
      <w:r w:rsidR="00DE024E">
        <w:fldChar w:fldCharType="end"/>
      </w:r>
      <w:bookmarkEnd w:id="171"/>
      <w:r>
        <w:t xml:space="preserve"> – Pre-processing data processing</w:t>
      </w:r>
      <w:bookmarkEnd w:id="172"/>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73" w:name="_Toc171850048"/>
      <w:r>
        <w:lastRenderedPageBreak/>
        <w:t>Rationale</w:t>
      </w:r>
      <w:bookmarkEnd w:id="173"/>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As such, the second method, which is to allow users to host their own application node, is more preferable. This requires the system to somehow be able to optimize the time of inferenc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74" w:name="_Toc171850049"/>
      <w:r w:rsidRPr="00C66CDF">
        <w:lastRenderedPageBreak/>
        <w:t>U</w:t>
      </w:r>
      <w:r>
        <w:t>ser interface</w:t>
      </w:r>
      <w:bookmarkEnd w:id="174"/>
    </w:p>
    <w:p w14:paraId="1B643602" w14:textId="77777777" w:rsidR="00DE024E" w:rsidRPr="00322B97" w:rsidRDefault="00DE024E" w:rsidP="00DE024E"/>
    <w:p w14:paraId="6E78AAA3" w14:textId="1EC54697" w:rsidR="00DE024E" w:rsidRPr="00C66CDF" w:rsidRDefault="0013408F" w:rsidP="00DE024E">
      <w:pPr>
        <w:spacing w:line="360" w:lineRule="auto"/>
      </w:pPr>
      <w:r w:rsidRPr="0013408F">
        <w:t xml:space="preserve">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 </w:t>
      </w:r>
      <w:r w:rsidR="0085019B">
        <w:fldChar w:fldCharType="begin"/>
      </w:r>
      <w:r w:rsidR="0085019B">
        <w:instrText xml:space="preserve"> REF _Ref170942103 \h </w:instrText>
      </w:r>
      <w:r w:rsidR="0085019B">
        <w:fldChar w:fldCharType="separate"/>
      </w:r>
      <w:r w:rsidR="00685E22">
        <w:t xml:space="preserve">Figure </w:t>
      </w:r>
      <w:r w:rsidR="00685E22">
        <w:rPr>
          <w:noProof/>
        </w:rPr>
        <w:t>3</w:t>
      </w:r>
      <w:r w:rsidR="00685E22">
        <w:noBreakHyphen/>
      </w:r>
      <w:r w:rsidR="00685E22">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46F7DB99" w:rsidR="005A3232" w:rsidRPr="00C66CDF" w:rsidRDefault="00DE024E" w:rsidP="00F53ABF">
      <w:pPr>
        <w:pStyle w:val="Caption"/>
      </w:pPr>
      <w:bookmarkStart w:id="175" w:name="_Ref170942103"/>
      <w:bookmarkStart w:id="176" w:name="_Toc171850082"/>
      <w:r>
        <w:t xml:space="preserve">Figure </w:t>
      </w:r>
      <w:r>
        <w:fldChar w:fldCharType="begin"/>
      </w:r>
      <w:r>
        <w:instrText xml:space="preserve"> STYLEREF 1 \s </w:instrText>
      </w:r>
      <w:r>
        <w:fldChar w:fldCharType="separate"/>
      </w:r>
      <w:r w:rsidR="00685E22">
        <w:rPr>
          <w:noProof/>
        </w:rPr>
        <w:t>3</w:t>
      </w:r>
      <w:r>
        <w:fldChar w:fldCharType="end"/>
      </w:r>
      <w:r>
        <w:noBreakHyphen/>
      </w:r>
      <w:r>
        <w:fldChar w:fldCharType="begin"/>
      </w:r>
      <w:r>
        <w:instrText xml:space="preserve"> SEQ Figure \* ARABIC \s 1 </w:instrText>
      </w:r>
      <w:r>
        <w:fldChar w:fldCharType="separate"/>
      </w:r>
      <w:r w:rsidR="00685E22">
        <w:rPr>
          <w:noProof/>
        </w:rPr>
        <w:t>9</w:t>
      </w:r>
      <w:r>
        <w:fldChar w:fldCharType="end"/>
      </w:r>
      <w:bookmarkEnd w:id="175"/>
      <w:r w:rsidRPr="00C66CDF">
        <w:t>– Web user interface</w:t>
      </w:r>
      <w:bookmarkStart w:id="177" w:name="_Toc514144984"/>
      <w:bookmarkEnd w:id="176"/>
      <w:r w:rsidR="005A3232" w:rsidRPr="00C66CDF">
        <w:br w:type="page"/>
      </w:r>
    </w:p>
    <w:p w14:paraId="01164AFB" w14:textId="318366CD" w:rsidR="003E54E9" w:rsidRPr="00C66CDF" w:rsidRDefault="47E71CCB" w:rsidP="006109E7">
      <w:pPr>
        <w:pStyle w:val="Heading1"/>
        <w:spacing w:before="240"/>
        <w:jc w:val="center"/>
      </w:pPr>
      <w:bookmarkStart w:id="178" w:name="_Toc171850050"/>
      <w:r w:rsidRPr="00C66CDF">
        <w:lastRenderedPageBreak/>
        <w:t>IMPLEMENT AND RESULTS</w:t>
      </w:r>
      <w:bookmarkEnd w:id="177"/>
      <w:bookmarkEnd w:id="178"/>
    </w:p>
    <w:p w14:paraId="4F4736C8" w14:textId="77777777" w:rsidR="003E54E9" w:rsidRPr="00C66CDF" w:rsidRDefault="003E54E9" w:rsidP="00F75A2F"/>
    <w:p w14:paraId="7C176977" w14:textId="16919BF9" w:rsidR="00700F6B" w:rsidRPr="00C66CDF" w:rsidRDefault="43B8A491" w:rsidP="00AA5BE9">
      <w:pPr>
        <w:pStyle w:val="Heading2"/>
      </w:pPr>
      <w:bookmarkStart w:id="179" w:name="_Toc171850051"/>
      <w:r w:rsidRPr="00C66CDF">
        <w:t>Overview</w:t>
      </w:r>
      <w:bookmarkEnd w:id="179"/>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80" w:name="_Toc171850052"/>
      <w:r w:rsidRPr="00C66CDF">
        <w:t>Implementation</w:t>
      </w:r>
      <w:bookmarkEnd w:id="180"/>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81" w:name="_Toc171850053"/>
      <w:r w:rsidRPr="00C66CDF">
        <w:t>Document Segmentation</w:t>
      </w:r>
      <w:bookmarkEnd w:id="181"/>
    </w:p>
    <w:p w14:paraId="32942063" w14:textId="77777777" w:rsidR="00F00BE9" w:rsidRPr="00C66CDF" w:rsidRDefault="00F00BE9" w:rsidP="00F00BE9"/>
    <w:p w14:paraId="774E19EB" w14:textId="08FA41AA"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685E22" w:rsidRPr="00C66CDF">
        <w:t xml:space="preserve">Figure </w:t>
      </w:r>
      <w:r w:rsidR="00685E22">
        <w:rPr>
          <w:noProof/>
        </w:rPr>
        <w:t>4</w:t>
      </w:r>
      <w:r w:rsidR="00685E22">
        <w:noBreakHyphen/>
      </w:r>
      <w:r w:rsidR="00685E22">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76ABAF0E"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685E22" w:rsidRPr="00C66CDF">
        <w:t xml:space="preserve">Figure </w:t>
      </w:r>
      <w:r w:rsidR="00685E22">
        <w:rPr>
          <w:noProof/>
        </w:rPr>
        <w:t>4</w:t>
      </w:r>
      <w:r w:rsidR="00685E22">
        <w:noBreakHyphen/>
      </w:r>
      <w:r w:rsidR="00685E22">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arse_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context</w:t>
      </w:r>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x_worke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Grobid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_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ocessFulltextDocument</w:t>
      </w:r>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onsolidate_citatio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i_coordinat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26CD450C" w:rsidR="000E6F3E" w:rsidRPr="00C66CDF" w:rsidRDefault="00FF5B91" w:rsidP="000E6F3E">
      <w:pPr>
        <w:pStyle w:val="Caption"/>
      </w:pPr>
      <w:bookmarkStart w:id="182" w:name="_Ref170904879"/>
      <w:bookmarkStart w:id="183" w:name="_Toc169634975"/>
      <w:bookmarkStart w:id="184" w:name="_Toc171850083"/>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1</w:t>
      </w:r>
      <w:r w:rsidR="00DE024E">
        <w:fldChar w:fldCharType="end"/>
      </w:r>
      <w:bookmarkEnd w:id="182"/>
      <w:r w:rsidRPr="00C66CDF">
        <w:t xml:space="preserve"> </w:t>
      </w:r>
      <w:r w:rsidR="00DF29D5" w:rsidRPr="00C66CDF">
        <w:t>– GROBID initialization code snippet</w:t>
      </w:r>
      <w:bookmarkEnd w:id="183"/>
      <w:bookmarkEnd w:id="184"/>
    </w:p>
    <w:p w14:paraId="785FC90E" w14:textId="77777777" w:rsidR="000E6F3E" w:rsidRPr="00C66CDF" w:rsidRDefault="000E6F3E" w:rsidP="000E6F3E"/>
    <w:p w14:paraId="064B253B" w14:textId="77777777" w:rsidR="000E6F3E" w:rsidRPr="00C66CDF" w:rsidRDefault="000E6F3E" w:rsidP="000E6F3E">
      <w:pPr>
        <w:pStyle w:val="Heading3"/>
      </w:pPr>
      <w:bookmarkStart w:id="185" w:name="_Toc171850054"/>
      <w:r w:rsidRPr="00C66CDF">
        <w:t>Text summarization</w:t>
      </w:r>
      <w:bookmarkEnd w:id="185"/>
    </w:p>
    <w:p w14:paraId="0BDFFF22" w14:textId="77777777" w:rsidR="000E6F3E" w:rsidRPr="00C66CDF" w:rsidRDefault="000E6F3E" w:rsidP="000E6F3E"/>
    <w:p w14:paraId="2B4B85C2" w14:textId="22968F92"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00903A4F">
        <w:instrText xml:space="preserve"> ADDIN ZOTERO_ITEM CSL_CITATION {"citationID":"oOazOUa6","properties":{"formattedCitation":"[27]","plainCitation":"[27]","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00903A4F" w:rsidRPr="00903A4F">
        <w:t>[27]</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allowed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3FB32138" w:rsidR="00CF510E" w:rsidRPr="00C66CDF" w:rsidRDefault="000977E2" w:rsidP="000977E2">
      <w:pPr>
        <w:pStyle w:val="Caption"/>
      </w:pPr>
      <w:bookmarkStart w:id="186" w:name="_Ref170904894"/>
      <w:bookmarkStart w:id="187" w:name="_Toc169634976"/>
      <w:bookmarkStart w:id="188" w:name="_Toc171850084"/>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2</w:t>
      </w:r>
      <w:r w:rsidR="00DE024E">
        <w:fldChar w:fldCharType="end"/>
      </w:r>
      <w:bookmarkEnd w:id="186"/>
      <w:r w:rsidRPr="00C66CDF">
        <w:t xml:space="preserve"> – </w:t>
      </w:r>
      <w:r w:rsidR="00C4507E" w:rsidRPr="00C66CDF">
        <w:t>PDF-uploading method</w:t>
      </w:r>
      <w:bookmarkEnd w:id="187"/>
      <w:bookmarkEnd w:id="188"/>
    </w:p>
    <w:p w14:paraId="06812D73" w14:textId="77777777" w:rsidR="008004C7" w:rsidRPr="00C66CDF" w:rsidRDefault="008004C7" w:rsidP="008004C7"/>
    <w:p w14:paraId="6C4ED417" w14:textId="52C90F58" w:rsidR="00095AB0" w:rsidRPr="00C66CDF" w:rsidRDefault="003E7582" w:rsidP="003E7582">
      <w:pPr>
        <w:pStyle w:val="Heading4"/>
      </w:pPr>
      <w:bookmarkStart w:id="189" w:name="_Toc171850055"/>
      <w:r w:rsidRPr="00C66CDF">
        <w:t>LSA</w:t>
      </w:r>
      <w:bookmarkEnd w:id="189"/>
    </w:p>
    <w:p w14:paraId="695349EF" w14:textId="77777777" w:rsidR="001A036E" w:rsidRPr="00C66CDF" w:rsidRDefault="001A036E" w:rsidP="001A036E">
      <w:pPr>
        <w:spacing w:line="360" w:lineRule="auto"/>
        <w:jc w:val="left"/>
      </w:pPr>
      <w:bookmarkStart w:id="190" w:name="_Toc514144991"/>
    </w:p>
    <w:p w14:paraId="1EA1E4BE" w14:textId="64E1D57A"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685E22" w:rsidRPr="00C66CDF">
        <w:t xml:space="preserve">Figure </w:t>
      </w:r>
      <w:r w:rsidR="00685E22">
        <w:rPr>
          <w:noProof/>
        </w:rPr>
        <w:t>4</w:t>
      </w:r>
      <w:r w:rsidR="00685E22">
        <w:noBreakHyphen/>
      </w:r>
      <w:r w:rsidR="00685E22">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le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decompositio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sentences</w:t>
      </w:r>
      <w:r w:rsidRPr="00C66CDF">
        <w:rPr>
          <w:rFonts w:ascii="Courier New" w:eastAsia="Times New Roman" w:hAnsi="Courier New" w:cs="Courier New"/>
          <w:color w:val="777777"/>
          <w:sz w:val="20"/>
          <w:szCs w:val="20"/>
        </w:rPr>
        <w:t>(</w:t>
      </w:r>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p>
    <w:p w14:paraId="526413DC" w14:textId="66217B1E" w:rsidR="009A7818" w:rsidRPr="00C66CDF" w:rsidRDefault="009A7818" w:rsidP="009A7818">
      <w:pPr>
        <w:pStyle w:val="Caption"/>
      </w:pPr>
      <w:bookmarkStart w:id="191" w:name="_Ref170904913"/>
      <w:bookmarkStart w:id="192" w:name="_Toc169634977"/>
      <w:bookmarkStart w:id="193" w:name="_Toc171850085"/>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3</w:t>
      </w:r>
      <w:r w:rsidR="00DE024E">
        <w:fldChar w:fldCharType="end"/>
      </w:r>
      <w:bookmarkEnd w:id="191"/>
      <w:r w:rsidRPr="00C66CDF">
        <w:t xml:space="preserve"> – LSA Implementation</w:t>
      </w:r>
      <w:bookmarkEnd w:id="192"/>
      <w:bookmarkEnd w:id="193"/>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94" w:name="_Toc171850056"/>
      <w:r w:rsidRPr="00C66CDF">
        <w:t>TextRank</w:t>
      </w:r>
      <w:bookmarkEnd w:id="194"/>
    </w:p>
    <w:p w14:paraId="01C4DE80" w14:textId="77777777" w:rsidR="006F1BED" w:rsidRPr="00C66CDF" w:rsidRDefault="006F1BED" w:rsidP="006F1BED"/>
    <w:p w14:paraId="0DBC7DF9" w14:textId="1346CA98"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685E22" w:rsidRPr="00C66CDF">
        <w:t xml:space="preserve">Figure </w:t>
      </w:r>
      <w:r w:rsidR="00685E22">
        <w:rPr>
          <w:noProof/>
        </w:rPr>
        <w:t>4</w:t>
      </w:r>
      <w:r w:rsidR="00685E22">
        <w:noBreakHyphen/>
      </w:r>
      <w:r w:rsidR="00685E22">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list</w:t>
      </w:r>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557644A0" w:rsidR="0068600D" w:rsidRPr="00C66CDF" w:rsidRDefault="00783B83" w:rsidP="00783B83">
      <w:pPr>
        <w:pStyle w:val="Caption"/>
      </w:pPr>
      <w:bookmarkStart w:id="195" w:name="_Ref170904968"/>
      <w:bookmarkStart w:id="196" w:name="_Toc169634978"/>
      <w:bookmarkStart w:id="197" w:name="_Toc171850086"/>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4</w:t>
      </w:r>
      <w:r w:rsidR="00DE024E">
        <w:fldChar w:fldCharType="end"/>
      </w:r>
      <w:bookmarkEnd w:id="195"/>
      <w:r w:rsidRPr="00C66CDF">
        <w:t xml:space="preserve"> – TextRank summarization function</w:t>
      </w:r>
      <w:bookmarkEnd w:id="196"/>
      <w:bookmarkEnd w:id="197"/>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98" w:name="_Toc171850057"/>
      <w:r w:rsidRPr="00C66CDF">
        <w:t>Pretrained models</w:t>
      </w:r>
      <w:bookmarkEnd w:id="198"/>
    </w:p>
    <w:p w14:paraId="41B48063" w14:textId="77777777" w:rsidR="003D0F03" w:rsidRPr="00C66CDF" w:rsidRDefault="003D0F03" w:rsidP="003D0F03"/>
    <w:p w14:paraId="6A8C3693" w14:textId="60472A7A"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685E22" w:rsidRPr="00C66CDF">
        <w:t xml:space="preserve">Figure </w:t>
      </w:r>
      <w:r w:rsidR="00685E22">
        <w:rPr>
          <w:noProof/>
        </w:rPr>
        <w:t>4</w:t>
      </w:r>
      <w:r w:rsidR="00685E22">
        <w:noBreakHyphen/>
      </w:r>
      <w:r w:rsidR="00685E22">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b</w:t>
      </w:r>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2039F48D" w:rsidR="00B874AA" w:rsidRPr="00C66CDF" w:rsidRDefault="00B874AA" w:rsidP="00B874AA">
      <w:pPr>
        <w:pStyle w:val="Caption"/>
      </w:pPr>
      <w:bookmarkStart w:id="199" w:name="_Ref170904929"/>
      <w:bookmarkStart w:id="200" w:name="_Toc169634979"/>
      <w:bookmarkStart w:id="201" w:name="_Toc171850087"/>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5</w:t>
      </w:r>
      <w:r w:rsidR="00DE024E">
        <w:fldChar w:fldCharType="end"/>
      </w:r>
      <w:bookmarkEnd w:id="199"/>
      <w:r w:rsidRPr="00C66CDF">
        <w:t xml:space="preserve"> – Model preloading</w:t>
      </w:r>
      <w:bookmarkEnd w:id="200"/>
      <w:bookmarkEnd w:id="201"/>
    </w:p>
    <w:p w14:paraId="072B3B28" w14:textId="011E6F25"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685E22" w:rsidRPr="00C66CDF">
        <w:t xml:space="preserve">Figure </w:t>
      </w:r>
      <w:r w:rsidR="00685E22">
        <w:rPr>
          <w:noProof/>
        </w:rPr>
        <w:t>4</w:t>
      </w:r>
      <w:r w:rsidR="00685E22">
        <w:noBreakHyphen/>
      </w:r>
      <w:r w:rsidR="00685E22">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ompt_construc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_chat_template</w:t>
      </w:r>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_generation_promp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turn_tenso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x_new_toke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max_leng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o_samp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skip_special_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im_end|&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endoftext|&gt;</w:t>
      </w:r>
      <w:r w:rsidRPr="00C66CDF">
        <w:rPr>
          <w:rFonts w:ascii="Courier New" w:eastAsia="Times New Roman" w:hAnsi="Courier New" w:cs="Courier New"/>
          <w:color w:val="777777"/>
          <w:sz w:val="20"/>
          <w:szCs w:val="20"/>
        </w:rPr>
        <w:t>")</w:t>
      </w:r>
    </w:p>
    <w:p w14:paraId="59CDFD02" w14:textId="37FF0702" w:rsidR="00BC5DA3" w:rsidRPr="00C66CDF" w:rsidRDefault="00BC5DA3" w:rsidP="00BC5DA3">
      <w:pPr>
        <w:pStyle w:val="Caption"/>
      </w:pPr>
      <w:bookmarkStart w:id="202" w:name="_Ref170904984"/>
      <w:bookmarkStart w:id="203" w:name="_Toc169634980"/>
      <w:bookmarkStart w:id="204" w:name="_Toc171850088"/>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6</w:t>
      </w:r>
      <w:r w:rsidR="00DE024E">
        <w:fldChar w:fldCharType="end"/>
      </w:r>
      <w:bookmarkEnd w:id="202"/>
      <w:r w:rsidRPr="00C66CDF">
        <w:t xml:space="preserve"> – Model text generation</w:t>
      </w:r>
      <w:bookmarkEnd w:id="203"/>
      <w:bookmarkEnd w:id="204"/>
    </w:p>
    <w:p w14:paraId="202B92E6" w14:textId="77777777" w:rsidR="000E6F3E" w:rsidRPr="00C66CDF" w:rsidRDefault="000E6F3E" w:rsidP="000E6F3E"/>
    <w:p w14:paraId="1B694CFD" w14:textId="6BF2710F" w:rsidR="00455021" w:rsidRPr="00C66CDF" w:rsidRDefault="00EC6C84" w:rsidP="00EC6C84">
      <w:pPr>
        <w:pStyle w:val="Heading2"/>
      </w:pPr>
      <w:bookmarkStart w:id="205" w:name="_Toc171850058"/>
      <w:r w:rsidRPr="00C66CDF">
        <w:t>Results</w:t>
      </w:r>
      <w:bookmarkEnd w:id="205"/>
    </w:p>
    <w:p w14:paraId="3FD47FCC" w14:textId="77777777" w:rsidR="00EC6C84" w:rsidRPr="00C66CDF" w:rsidRDefault="00EC6C84" w:rsidP="00EC6C84"/>
    <w:p w14:paraId="597C5C12" w14:textId="4A9BC32A" w:rsidR="004A6F59" w:rsidRPr="00C66CDF" w:rsidRDefault="00234A58" w:rsidP="00A3768A">
      <w:pPr>
        <w:spacing w:line="360" w:lineRule="auto"/>
      </w:pPr>
      <w:r w:rsidRPr="00234A58">
        <w:t xml:space="preserve">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 </w:t>
      </w:r>
      <w:r w:rsidR="00FA5AEE" w:rsidRPr="00C66CDF">
        <w:fldChar w:fldCharType="begin"/>
      </w:r>
      <w:r w:rsidR="00FA5AEE" w:rsidRPr="00C66CDF">
        <w:rPr>
          <w:i/>
          <w:iCs/>
        </w:rPr>
        <w:instrText xml:space="preserve"> REF _Ref170905007 \h </w:instrText>
      </w:r>
      <w:r w:rsidR="00FA5AEE" w:rsidRPr="00C66CDF">
        <w:fldChar w:fldCharType="separate"/>
      </w:r>
      <w:r w:rsidR="00685E22" w:rsidRPr="00C66CDF">
        <w:t xml:space="preserve">Figure </w:t>
      </w:r>
      <w:r w:rsidR="00685E22">
        <w:rPr>
          <w:noProof/>
        </w:rPr>
        <w:t>4</w:t>
      </w:r>
      <w:r w:rsidR="00685E22">
        <w:noBreakHyphen/>
      </w:r>
      <w:r w:rsidR="00685E22">
        <w:rPr>
          <w:noProof/>
        </w:rPr>
        <w:t>7</w:t>
      </w:r>
      <w:r w:rsidR="00FA5AEE" w:rsidRPr="00C66CDF">
        <w:fldChar w:fldCharType="end"/>
      </w:r>
      <w:r w:rsidR="00A3768A" w:rsidRPr="00C66CDF">
        <w:t xml:space="preserve">. </w:t>
      </w:r>
      <w:r w:rsidRPr="00234A58">
        <w:t xml:space="preserve">Since many different methods of summarization were used, only LSA and TextRank are shown as examples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685E22" w:rsidRPr="00C66CDF">
        <w:t xml:space="preserve">Figure </w:t>
      </w:r>
      <w:r w:rsidR="00685E22">
        <w:rPr>
          <w:noProof/>
        </w:rPr>
        <w:t>4</w:t>
      </w:r>
      <w:r w:rsidR="00685E22">
        <w:noBreakHyphen/>
      </w:r>
      <w:r w:rsidR="00685E22">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685E22" w:rsidRPr="00C66CDF">
        <w:t xml:space="preserve">Figure </w:t>
      </w:r>
      <w:r w:rsidR="00685E22">
        <w:rPr>
          <w:noProof/>
        </w:rPr>
        <w:t>4</w:t>
      </w:r>
      <w:r w:rsidR="00685E22">
        <w:noBreakHyphen/>
      </w:r>
      <w:r w:rsidR="00685E22">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0BC0DC5F" w:rsidR="00A3768A" w:rsidRPr="00C66CDF" w:rsidRDefault="006A64E5" w:rsidP="001513DE">
      <w:pPr>
        <w:pStyle w:val="Caption"/>
      </w:pPr>
      <w:bookmarkStart w:id="206" w:name="_Ref170905007"/>
      <w:bookmarkStart w:id="207" w:name="_Toc169634981"/>
      <w:bookmarkStart w:id="208" w:name="_Toc171850089"/>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7</w:t>
      </w:r>
      <w:r w:rsidR="00DE024E">
        <w:fldChar w:fldCharType="end"/>
      </w:r>
      <w:bookmarkEnd w:id="206"/>
      <w:r w:rsidRPr="00C66CDF">
        <w:t xml:space="preserve"> – Segmentation result</w:t>
      </w:r>
      <w:bookmarkEnd w:id="207"/>
      <w:bookmarkEnd w:id="208"/>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08F5001B" w:rsidR="00F623C1" w:rsidRPr="00C66CDF" w:rsidRDefault="00F623C1" w:rsidP="00F623C1">
      <w:pPr>
        <w:pStyle w:val="Caption"/>
      </w:pPr>
      <w:bookmarkStart w:id="209" w:name="_Ref170905018"/>
      <w:bookmarkStart w:id="210" w:name="_Toc169634982"/>
      <w:bookmarkStart w:id="211" w:name="_Toc171850090"/>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8</w:t>
      </w:r>
      <w:r w:rsidR="00DE024E">
        <w:fldChar w:fldCharType="end"/>
      </w:r>
      <w:bookmarkEnd w:id="209"/>
      <w:r w:rsidRPr="00C66CDF">
        <w:t xml:space="preserve"> – TextRank summarization result</w:t>
      </w:r>
      <w:bookmarkEnd w:id="210"/>
      <w:bookmarkEnd w:id="211"/>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w:t>
      </w:r>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lastRenderedPageBreak/>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4589EF6B" w:rsidR="000D2CC7" w:rsidRPr="00C66CDF" w:rsidRDefault="000D2CC7" w:rsidP="000D2CC7">
      <w:pPr>
        <w:pStyle w:val="Caption"/>
      </w:pPr>
      <w:bookmarkStart w:id="212" w:name="_Ref170905032"/>
      <w:bookmarkStart w:id="213" w:name="_Toc169634983"/>
      <w:bookmarkStart w:id="214" w:name="_Toc171850091"/>
      <w:r w:rsidRPr="00C66CDF">
        <w:t xml:space="preserve">Figure </w:t>
      </w:r>
      <w:r w:rsidR="00DE024E">
        <w:fldChar w:fldCharType="begin"/>
      </w:r>
      <w:r w:rsidR="00DE024E">
        <w:instrText xml:space="preserve"> STYLEREF 1 \s </w:instrText>
      </w:r>
      <w:r w:rsidR="00DE024E">
        <w:fldChar w:fldCharType="separate"/>
      </w:r>
      <w:r w:rsidR="00685E2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9</w:t>
      </w:r>
      <w:r w:rsidR="00DE024E">
        <w:fldChar w:fldCharType="end"/>
      </w:r>
      <w:bookmarkEnd w:id="212"/>
      <w:r w:rsidRPr="00C66CDF">
        <w:t xml:space="preserve"> – LSA summarization result</w:t>
      </w:r>
      <w:bookmarkEnd w:id="213"/>
      <w:bookmarkEnd w:id="214"/>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15" w:name="_Toc171850059"/>
      <w:r w:rsidRPr="00C66CDF">
        <w:lastRenderedPageBreak/>
        <w:t>DISCUSSION AND EVALUATION</w:t>
      </w:r>
      <w:bookmarkEnd w:id="190"/>
      <w:bookmarkEnd w:id="215"/>
    </w:p>
    <w:p w14:paraId="436591DE" w14:textId="77777777" w:rsidR="00BE60FE" w:rsidRPr="00C66CDF" w:rsidRDefault="00BE60FE" w:rsidP="00BE60FE"/>
    <w:p w14:paraId="79A69695" w14:textId="77777777" w:rsidR="00BE60FE" w:rsidRPr="00C66CDF" w:rsidRDefault="00107E95" w:rsidP="00BE60FE">
      <w:pPr>
        <w:pStyle w:val="Heading2"/>
      </w:pPr>
      <w:bookmarkStart w:id="216" w:name="_Toc171850060"/>
      <w:r w:rsidRPr="00C66CDF">
        <w:t>Evaluation</w:t>
      </w:r>
      <w:bookmarkEnd w:id="216"/>
    </w:p>
    <w:p w14:paraId="193E7581" w14:textId="77777777" w:rsidR="000B7DB8" w:rsidRPr="00C66CDF" w:rsidRDefault="000B7DB8" w:rsidP="000B7DB8"/>
    <w:p w14:paraId="73685CF8" w14:textId="3E6DEEF5"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903A4F">
        <w:instrText xml:space="preserve"> ADDIN ZOTERO_ITEM CSL_CITATION {"citationID":"kCFzWx7r","properties":{"formattedCitation":"[28], [29], [30], [31]","plainCitation":"[28], [29], [30], [31]","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903A4F" w:rsidRPr="00903A4F">
        <w:t>[28], [29], [30], [31]</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n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17" w:name="_Toc171850061"/>
      <w:r w:rsidRPr="00C66CDF">
        <w:t>Evaluation methods</w:t>
      </w:r>
      <w:bookmarkEnd w:id="217"/>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36AB7D0F"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903A4F">
        <w:instrText xml:space="preserve"> ADDIN ZOTERO_ITEM CSL_CITATION {"citationID":"xF26GptF","properties":{"formattedCitation":"[32]","plainCitation":"[32]","noteIndex":0},"citationItems":[{"id":"moxbr2Hq/wmYAsAA8","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903A4F" w:rsidRPr="00903A4F">
        <w:t>[32]</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685E22" w:rsidRPr="00C66CDF">
        <w:t xml:space="preserve">Equation </w:t>
      </w:r>
      <w:r w:rsidR="00685E22">
        <w:rPr>
          <w:noProof/>
        </w:rPr>
        <w:t>5</w:t>
      </w:r>
      <w:r w:rsidR="00685E22" w:rsidRPr="00C66CDF">
        <w:noBreakHyphen/>
      </w:r>
      <w:r w:rsidR="00685E22">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685E22" w:rsidRPr="00C66CDF">
        <w:t xml:space="preserve">Equation </w:t>
      </w:r>
      <w:r w:rsidR="00685E22">
        <w:rPr>
          <w:noProof/>
        </w:rPr>
        <w:t>5</w:t>
      </w:r>
      <w:r w:rsidR="00685E22" w:rsidRPr="00C66CDF">
        <w:noBreakHyphen/>
      </w:r>
      <w:r w:rsidR="00685E22">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685E22" w:rsidRPr="00C66CDF">
        <w:t xml:space="preserve">Equation </w:t>
      </w:r>
      <w:r w:rsidR="00685E22">
        <w:rPr>
          <w:noProof/>
        </w:rPr>
        <w:t>5</w:t>
      </w:r>
      <w:r w:rsidR="00685E22" w:rsidRPr="00C66CDF">
        <w:noBreakHyphen/>
      </w:r>
      <w:r w:rsidR="00685E22">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7D98F9C2" w:rsidR="00FD326B" w:rsidRPr="00C66CDF" w:rsidRDefault="00FD326B" w:rsidP="00FD326B">
      <w:pPr>
        <w:pStyle w:val="Caption"/>
      </w:pPr>
      <w:bookmarkStart w:id="218" w:name="_Ref170905082"/>
      <w:bookmarkStart w:id="219" w:name="_Toc169550605"/>
      <w:bookmarkStart w:id="220" w:name="_Toc171850096"/>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685E22">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685E22">
        <w:rPr>
          <w:noProof/>
        </w:rPr>
        <w:t>1</w:t>
      </w:r>
      <w:r w:rsidR="00504AB6" w:rsidRPr="00C66CDF">
        <w:fldChar w:fldCharType="end"/>
      </w:r>
      <w:bookmarkEnd w:id="218"/>
      <w:r w:rsidRPr="00C66CDF">
        <w:t xml:space="preserve"> – Precision equation</w:t>
      </w:r>
      <w:bookmarkEnd w:id="219"/>
      <w:bookmarkEnd w:id="220"/>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7C2D9AC6" w:rsidR="00466A4E" w:rsidRPr="00C66CDF" w:rsidRDefault="00FD326B" w:rsidP="00FD326B">
      <w:pPr>
        <w:pStyle w:val="Caption"/>
      </w:pPr>
      <w:bookmarkStart w:id="221" w:name="_Ref170905093"/>
      <w:bookmarkStart w:id="222" w:name="_Toc169550606"/>
      <w:bookmarkStart w:id="223" w:name="_Toc171850097"/>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685E22">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685E22">
        <w:rPr>
          <w:noProof/>
        </w:rPr>
        <w:t>2</w:t>
      </w:r>
      <w:r w:rsidR="00504AB6" w:rsidRPr="00C66CDF">
        <w:fldChar w:fldCharType="end"/>
      </w:r>
      <w:bookmarkEnd w:id="221"/>
      <w:r w:rsidRPr="00C66CDF">
        <w:t xml:space="preserve"> – Recall equation</w:t>
      </w:r>
      <w:bookmarkEnd w:id="222"/>
      <w:bookmarkEnd w:id="223"/>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30BDA110" w:rsidR="00B90A38" w:rsidRPr="00C66CDF" w:rsidRDefault="00B90A38" w:rsidP="00B90A38">
      <w:pPr>
        <w:pStyle w:val="Caption"/>
      </w:pPr>
      <w:bookmarkStart w:id="224" w:name="_Ref170905103"/>
      <w:bookmarkStart w:id="225" w:name="_Toc169550607"/>
      <w:bookmarkStart w:id="226" w:name="_Toc17185009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685E22">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685E22">
        <w:rPr>
          <w:noProof/>
        </w:rPr>
        <w:t>3</w:t>
      </w:r>
      <w:r w:rsidR="00504AB6" w:rsidRPr="00C66CDF">
        <w:fldChar w:fldCharType="end"/>
      </w:r>
      <w:bookmarkEnd w:id="224"/>
      <w:r w:rsidRPr="00C66CDF">
        <w:t xml:space="preserve"> – F-Measure equation</w:t>
      </w:r>
      <w:bookmarkEnd w:id="225"/>
      <w:bookmarkEnd w:id="226"/>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27" w:name="_Toc171850062"/>
      <w:r w:rsidRPr="00C66CDF">
        <w:lastRenderedPageBreak/>
        <w:t>Dataset</w:t>
      </w:r>
      <w:bookmarkEnd w:id="227"/>
    </w:p>
    <w:p w14:paraId="6B864F41" w14:textId="77777777" w:rsidR="00045909" w:rsidRPr="00C66CDF" w:rsidRDefault="00045909" w:rsidP="00F05048">
      <w:pPr>
        <w:spacing w:line="360" w:lineRule="auto"/>
        <w:jc w:val="left"/>
      </w:pPr>
    </w:p>
    <w:p w14:paraId="32248B66" w14:textId="0BA606E3" w:rsidR="002F5252"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w:t>
      </w:r>
      <w:r w:rsidR="00DC0F0A">
        <w:t xml:space="preserve">With </w:t>
      </w:r>
      <w:r w:rsidR="008336B5">
        <w:t>an average page number of 26.3, detailed i</w:t>
      </w:r>
      <w:r w:rsidR="00636CDA">
        <w:t>nformation regarding these papers can be found in</w:t>
      </w:r>
      <w:r w:rsidR="008336B5">
        <w:t xml:space="preserve"> </w:t>
      </w:r>
      <w:r w:rsidR="008336B5">
        <w:fldChar w:fldCharType="begin"/>
      </w:r>
      <w:r w:rsidR="008336B5">
        <w:instrText xml:space="preserve"> REF _Ref171768244 \h </w:instrText>
      </w:r>
      <w:r w:rsidR="008336B5">
        <w:fldChar w:fldCharType="separate"/>
      </w:r>
      <w:r w:rsidR="00685E22">
        <w:t xml:space="preserve">Table </w:t>
      </w:r>
      <w:r w:rsidR="00685E22">
        <w:rPr>
          <w:noProof/>
        </w:rPr>
        <w:t>5</w:t>
      </w:r>
      <w:r w:rsidR="00685E22">
        <w:noBreakHyphen/>
      </w:r>
      <w:r w:rsidR="00685E22">
        <w:rPr>
          <w:noProof/>
        </w:rPr>
        <w:t>1</w:t>
      </w:r>
      <w:r w:rsidR="008336B5">
        <w:fldChar w:fldCharType="end"/>
      </w:r>
      <w:r w:rsidR="008336B5">
        <w:t>.</w:t>
      </w:r>
    </w:p>
    <w:p w14:paraId="0C9C35C5" w14:textId="77777777" w:rsidR="00636CDA" w:rsidRDefault="00636CDA" w:rsidP="00F05048">
      <w:pPr>
        <w:spacing w:line="360" w:lineRule="auto"/>
        <w:jc w:val="left"/>
      </w:pPr>
    </w:p>
    <w:tbl>
      <w:tblPr>
        <w:tblStyle w:val="TableGridLight"/>
        <w:tblW w:w="9175" w:type="dxa"/>
        <w:tblLook w:val="04A0" w:firstRow="1" w:lastRow="0" w:firstColumn="1" w:lastColumn="0" w:noHBand="0" w:noVBand="1"/>
      </w:tblPr>
      <w:tblGrid>
        <w:gridCol w:w="2695"/>
        <w:gridCol w:w="5490"/>
        <w:gridCol w:w="990"/>
      </w:tblGrid>
      <w:tr w:rsidR="00636CDA" w14:paraId="6F2CE9E4" w14:textId="77777777" w:rsidTr="00DD08CD">
        <w:tc>
          <w:tcPr>
            <w:tcW w:w="2695" w:type="dxa"/>
            <w:tcBorders>
              <w:bottom w:val="single" w:sz="12" w:space="0" w:color="auto"/>
              <w:right w:val="single" w:sz="12" w:space="0" w:color="auto"/>
            </w:tcBorders>
          </w:tcPr>
          <w:p w14:paraId="6A2EC9D6" w14:textId="3006E4F2" w:rsidR="00636CDA" w:rsidRPr="009366C1" w:rsidRDefault="00636CDA" w:rsidP="00F05048">
            <w:pPr>
              <w:spacing w:line="360" w:lineRule="auto"/>
              <w:jc w:val="left"/>
              <w:rPr>
                <w:b/>
                <w:bCs/>
                <w:sz w:val="20"/>
                <w:szCs w:val="20"/>
              </w:rPr>
            </w:pPr>
            <w:r w:rsidRPr="009366C1">
              <w:rPr>
                <w:b/>
                <w:bCs/>
                <w:sz w:val="20"/>
                <w:szCs w:val="20"/>
              </w:rPr>
              <w:t>Category</w:t>
            </w:r>
          </w:p>
        </w:tc>
        <w:tc>
          <w:tcPr>
            <w:tcW w:w="5490" w:type="dxa"/>
            <w:tcBorders>
              <w:left w:val="single" w:sz="12" w:space="0" w:color="auto"/>
              <w:bottom w:val="single" w:sz="12" w:space="0" w:color="auto"/>
              <w:right w:val="single" w:sz="12" w:space="0" w:color="auto"/>
            </w:tcBorders>
          </w:tcPr>
          <w:p w14:paraId="0A0C210A" w14:textId="1C8D8EFF" w:rsidR="00636CDA" w:rsidRPr="009366C1" w:rsidRDefault="00636CDA" w:rsidP="00F05048">
            <w:pPr>
              <w:spacing w:line="360" w:lineRule="auto"/>
              <w:jc w:val="left"/>
              <w:rPr>
                <w:b/>
                <w:bCs/>
                <w:sz w:val="20"/>
                <w:szCs w:val="20"/>
              </w:rPr>
            </w:pPr>
            <w:r w:rsidRPr="009366C1">
              <w:rPr>
                <w:b/>
                <w:bCs/>
                <w:sz w:val="20"/>
                <w:szCs w:val="20"/>
              </w:rPr>
              <w:t>Paper</w:t>
            </w:r>
          </w:p>
        </w:tc>
        <w:tc>
          <w:tcPr>
            <w:tcW w:w="990" w:type="dxa"/>
            <w:tcBorders>
              <w:left w:val="single" w:sz="12" w:space="0" w:color="auto"/>
              <w:bottom w:val="single" w:sz="12" w:space="0" w:color="auto"/>
            </w:tcBorders>
          </w:tcPr>
          <w:p w14:paraId="0E5C3642" w14:textId="22622AFB" w:rsidR="00636CDA" w:rsidRPr="009366C1" w:rsidRDefault="00636CDA" w:rsidP="00F05048">
            <w:pPr>
              <w:spacing w:line="360" w:lineRule="auto"/>
              <w:jc w:val="left"/>
              <w:rPr>
                <w:b/>
                <w:bCs/>
                <w:sz w:val="20"/>
                <w:szCs w:val="20"/>
              </w:rPr>
            </w:pPr>
            <w:r w:rsidRPr="009366C1">
              <w:rPr>
                <w:b/>
                <w:bCs/>
                <w:sz w:val="20"/>
                <w:szCs w:val="20"/>
              </w:rPr>
              <w:t>Page No.</w:t>
            </w:r>
          </w:p>
        </w:tc>
      </w:tr>
      <w:tr w:rsidR="00636CDA" w14:paraId="239D5F1C" w14:textId="77777777" w:rsidTr="00DD08CD">
        <w:tc>
          <w:tcPr>
            <w:tcW w:w="2695" w:type="dxa"/>
            <w:tcBorders>
              <w:top w:val="single" w:sz="12" w:space="0" w:color="auto"/>
              <w:right w:val="single" w:sz="12" w:space="0" w:color="auto"/>
            </w:tcBorders>
          </w:tcPr>
          <w:p w14:paraId="2915BCC7" w14:textId="0BE20BF3" w:rsidR="00636CDA" w:rsidRPr="00636CDA" w:rsidRDefault="009366C1" w:rsidP="00F05048">
            <w:pPr>
              <w:spacing w:line="360" w:lineRule="auto"/>
              <w:jc w:val="left"/>
              <w:rPr>
                <w:sz w:val="20"/>
                <w:szCs w:val="20"/>
              </w:rPr>
            </w:pPr>
            <w:r>
              <w:rPr>
                <w:sz w:val="20"/>
                <w:szCs w:val="20"/>
              </w:rPr>
              <w:t>Astrophysics</w:t>
            </w:r>
          </w:p>
        </w:tc>
        <w:tc>
          <w:tcPr>
            <w:tcW w:w="5490" w:type="dxa"/>
            <w:tcBorders>
              <w:top w:val="single" w:sz="12" w:space="0" w:color="auto"/>
              <w:left w:val="single" w:sz="12" w:space="0" w:color="auto"/>
              <w:right w:val="single" w:sz="12" w:space="0" w:color="auto"/>
            </w:tcBorders>
          </w:tcPr>
          <w:p w14:paraId="5F47D56C" w14:textId="74A7BCFD" w:rsidR="00636CDA" w:rsidRPr="00636CDA" w:rsidRDefault="00636CDA" w:rsidP="00F05048">
            <w:pPr>
              <w:spacing w:line="360" w:lineRule="auto"/>
              <w:jc w:val="left"/>
              <w:rPr>
                <w:sz w:val="20"/>
                <w:szCs w:val="20"/>
              </w:rPr>
            </w:pPr>
            <w:r w:rsidRPr="00636CDA">
              <w:rPr>
                <w:sz w:val="20"/>
                <w:szCs w:val="20"/>
              </w:rPr>
              <w:t xml:space="preserve">Accretion and Uneven Depletion of the Main Asteroid Belt </w:t>
            </w:r>
            <w:r w:rsidRPr="00636CDA">
              <w:rPr>
                <w:sz w:val="20"/>
                <w:szCs w:val="20"/>
              </w:rPr>
              <w:fldChar w:fldCharType="begin"/>
            </w:r>
            <w:r w:rsidR="00903A4F">
              <w:rPr>
                <w:sz w:val="20"/>
                <w:szCs w:val="20"/>
              </w:rPr>
              <w:instrText xml:space="preserve"> ADDIN ZOTERO_ITEM CSL_CITATION {"citationID":"WT8DAcQ5","properties":{"formattedCitation":"[33]","plainCitation":"[33]","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636CDA">
              <w:rPr>
                <w:sz w:val="20"/>
                <w:szCs w:val="20"/>
              </w:rPr>
              <w:fldChar w:fldCharType="separate"/>
            </w:r>
            <w:r w:rsidR="00903A4F" w:rsidRPr="00903A4F">
              <w:rPr>
                <w:sz w:val="20"/>
              </w:rPr>
              <w:t>[33]</w:t>
            </w:r>
            <w:r w:rsidRPr="00636CDA">
              <w:rPr>
                <w:sz w:val="20"/>
                <w:szCs w:val="20"/>
              </w:rPr>
              <w:fldChar w:fldCharType="end"/>
            </w:r>
          </w:p>
        </w:tc>
        <w:tc>
          <w:tcPr>
            <w:tcW w:w="990" w:type="dxa"/>
            <w:tcBorders>
              <w:top w:val="single" w:sz="12" w:space="0" w:color="auto"/>
              <w:left w:val="single" w:sz="12" w:space="0" w:color="auto"/>
            </w:tcBorders>
          </w:tcPr>
          <w:p w14:paraId="61D36DF8" w14:textId="14A69D40" w:rsidR="00636CDA" w:rsidRPr="00636CDA" w:rsidRDefault="009366C1" w:rsidP="00F05048">
            <w:pPr>
              <w:spacing w:line="360" w:lineRule="auto"/>
              <w:jc w:val="left"/>
              <w:rPr>
                <w:sz w:val="20"/>
                <w:szCs w:val="20"/>
              </w:rPr>
            </w:pPr>
            <w:r>
              <w:rPr>
                <w:sz w:val="20"/>
                <w:szCs w:val="20"/>
              </w:rPr>
              <w:t>23</w:t>
            </w:r>
          </w:p>
        </w:tc>
      </w:tr>
      <w:tr w:rsidR="00636CDA" w14:paraId="528703A4" w14:textId="77777777" w:rsidTr="00DD08CD">
        <w:tc>
          <w:tcPr>
            <w:tcW w:w="2695" w:type="dxa"/>
            <w:tcBorders>
              <w:right w:val="single" w:sz="12" w:space="0" w:color="auto"/>
            </w:tcBorders>
          </w:tcPr>
          <w:p w14:paraId="67567083" w14:textId="06572CA7" w:rsidR="00636CDA" w:rsidRPr="00636CDA" w:rsidRDefault="009366C1" w:rsidP="00F05048">
            <w:pPr>
              <w:spacing w:line="360" w:lineRule="auto"/>
              <w:jc w:val="left"/>
              <w:rPr>
                <w:sz w:val="20"/>
                <w:szCs w:val="20"/>
              </w:rPr>
            </w:pPr>
            <w:r>
              <w:rPr>
                <w:sz w:val="20"/>
                <w:szCs w:val="20"/>
              </w:rPr>
              <w:t>General Economics</w:t>
            </w:r>
          </w:p>
        </w:tc>
        <w:tc>
          <w:tcPr>
            <w:tcW w:w="5490" w:type="dxa"/>
            <w:tcBorders>
              <w:left w:val="single" w:sz="12" w:space="0" w:color="auto"/>
              <w:right w:val="single" w:sz="12" w:space="0" w:color="auto"/>
            </w:tcBorders>
          </w:tcPr>
          <w:p w14:paraId="50AAB3BB" w14:textId="6AE20DFD" w:rsidR="00636CDA" w:rsidRPr="00636CDA" w:rsidRDefault="00636CDA" w:rsidP="00F05048">
            <w:pPr>
              <w:spacing w:line="360" w:lineRule="auto"/>
              <w:jc w:val="left"/>
              <w:rPr>
                <w:sz w:val="20"/>
                <w:szCs w:val="20"/>
              </w:rPr>
            </w:pPr>
            <w:r w:rsidRPr="00636CDA">
              <w:rPr>
                <w:sz w:val="20"/>
                <w:szCs w:val="20"/>
              </w:rPr>
              <w:t xml:space="preserve">Karma: An Experimental Study  </w:t>
            </w:r>
            <w:r w:rsidRPr="00636CDA">
              <w:rPr>
                <w:sz w:val="20"/>
                <w:szCs w:val="20"/>
              </w:rPr>
              <w:fldChar w:fldCharType="begin"/>
            </w:r>
            <w:r w:rsidR="00903A4F">
              <w:rPr>
                <w:sz w:val="20"/>
                <w:szCs w:val="20"/>
              </w:rPr>
              <w:instrText xml:space="preserve"> ADDIN ZOTERO_ITEM CSL_CITATION {"citationID":"zMB2dyDa","properties":{"formattedCitation":"[34]","plainCitation":"[34]","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636CDA">
              <w:rPr>
                <w:sz w:val="20"/>
                <w:szCs w:val="20"/>
              </w:rPr>
              <w:fldChar w:fldCharType="separate"/>
            </w:r>
            <w:r w:rsidR="00903A4F" w:rsidRPr="00903A4F">
              <w:rPr>
                <w:sz w:val="20"/>
              </w:rPr>
              <w:t>[34]</w:t>
            </w:r>
            <w:r w:rsidRPr="00636CDA">
              <w:rPr>
                <w:sz w:val="20"/>
                <w:szCs w:val="20"/>
              </w:rPr>
              <w:fldChar w:fldCharType="end"/>
            </w:r>
          </w:p>
        </w:tc>
        <w:tc>
          <w:tcPr>
            <w:tcW w:w="990" w:type="dxa"/>
            <w:tcBorders>
              <w:left w:val="single" w:sz="12" w:space="0" w:color="auto"/>
            </w:tcBorders>
          </w:tcPr>
          <w:p w14:paraId="3FBDDC48" w14:textId="5E860195" w:rsidR="00636CDA" w:rsidRPr="00636CDA" w:rsidRDefault="009366C1" w:rsidP="00F05048">
            <w:pPr>
              <w:spacing w:line="360" w:lineRule="auto"/>
              <w:jc w:val="left"/>
              <w:rPr>
                <w:sz w:val="20"/>
                <w:szCs w:val="20"/>
              </w:rPr>
            </w:pPr>
            <w:r>
              <w:rPr>
                <w:sz w:val="20"/>
                <w:szCs w:val="20"/>
              </w:rPr>
              <w:t>17</w:t>
            </w:r>
          </w:p>
        </w:tc>
      </w:tr>
      <w:tr w:rsidR="00636CDA" w14:paraId="699E8E28" w14:textId="77777777" w:rsidTr="00DD08CD">
        <w:tc>
          <w:tcPr>
            <w:tcW w:w="2695" w:type="dxa"/>
            <w:tcBorders>
              <w:right w:val="single" w:sz="12" w:space="0" w:color="auto"/>
            </w:tcBorders>
          </w:tcPr>
          <w:p w14:paraId="20A39128" w14:textId="34B8DCB7" w:rsidR="00636CDA" w:rsidRPr="00636CDA" w:rsidRDefault="009366C1" w:rsidP="00F05048">
            <w:pPr>
              <w:spacing w:line="360" w:lineRule="auto"/>
              <w:jc w:val="left"/>
              <w:rPr>
                <w:sz w:val="20"/>
                <w:szCs w:val="20"/>
              </w:rPr>
            </w:pPr>
            <w:r>
              <w:rPr>
                <w:sz w:val="20"/>
                <w:szCs w:val="20"/>
              </w:rPr>
              <w:t>Theoretical Economics</w:t>
            </w:r>
          </w:p>
        </w:tc>
        <w:tc>
          <w:tcPr>
            <w:tcW w:w="5490" w:type="dxa"/>
            <w:tcBorders>
              <w:left w:val="single" w:sz="12" w:space="0" w:color="auto"/>
              <w:right w:val="single" w:sz="12" w:space="0" w:color="auto"/>
            </w:tcBorders>
          </w:tcPr>
          <w:p w14:paraId="4C91D54C" w14:textId="0D9D0CE5" w:rsidR="00636CDA" w:rsidRPr="00636CDA" w:rsidRDefault="00636CDA" w:rsidP="00F05048">
            <w:pPr>
              <w:spacing w:line="360" w:lineRule="auto"/>
              <w:jc w:val="left"/>
              <w:rPr>
                <w:sz w:val="20"/>
                <w:szCs w:val="20"/>
              </w:rPr>
            </w:pPr>
            <w:r w:rsidRPr="00636CDA">
              <w:rPr>
                <w:sz w:val="20"/>
                <w:szCs w:val="20"/>
              </w:rPr>
              <w:t xml:space="preserve">Productivity and quality-adjusted life years: QALYs, PALYs and beyond </w:t>
            </w:r>
            <w:r w:rsidRPr="00636CDA">
              <w:rPr>
                <w:sz w:val="20"/>
                <w:szCs w:val="20"/>
              </w:rPr>
              <w:fldChar w:fldCharType="begin"/>
            </w:r>
            <w:r w:rsidR="00903A4F">
              <w:rPr>
                <w:sz w:val="20"/>
                <w:szCs w:val="20"/>
              </w:rPr>
              <w:instrText xml:space="preserve"> ADDIN ZOTERO_ITEM CSL_CITATION {"citationID":"LOv8WWRg","properties":{"formattedCitation":"[35]","plainCitation":"[35]","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636CDA">
              <w:rPr>
                <w:sz w:val="20"/>
                <w:szCs w:val="20"/>
              </w:rPr>
              <w:fldChar w:fldCharType="separate"/>
            </w:r>
            <w:r w:rsidR="00903A4F" w:rsidRPr="00903A4F">
              <w:rPr>
                <w:sz w:val="20"/>
              </w:rPr>
              <w:t>[35]</w:t>
            </w:r>
            <w:r w:rsidRPr="00636CDA">
              <w:rPr>
                <w:sz w:val="20"/>
                <w:szCs w:val="20"/>
              </w:rPr>
              <w:fldChar w:fldCharType="end"/>
            </w:r>
          </w:p>
        </w:tc>
        <w:tc>
          <w:tcPr>
            <w:tcW w:w="990" w:type="dxa"/>
            <w:tcBorders>
              <w:left w:val="single" w:sz="12" w:space="0" w:color="auto"/>
            </w:tcBorders>
          </w:tcPr>
          <w:p w14:paraId="11B0AC2A" w14:textId="35E6C710" w:rsidR="00636CDA" w:rsidRPr="00636CDA" w:rsidRDefault="009366C1" w:rsidP="00F05048">
            <w:pPr>
              <w:spacing w:line="360" w:lineRule="auto"/>
              <w:jc w:val="left"/>
              <w:rPr>
                <w:sz w:val="20"/>
                <w:szCs w:val="20"/>
              </w:rPr>
            </w:pPr>
            <w:r>
              <w:rPr>
                <w:sz w:val="20"/>
                <w:szCs w:val="20"/>
              </w:rPr>
              <w:t>41</w:t>
            </w:r>
          </w:p>
        </w:tc>
      </w:tr>
      <w:tr w:rsidR="00636CDA" w14:paraId="3FA3B42F" w14:textId="77777777" w:rsidTr="00DD08CD">
        <w:tc>
          <w:tcPr>
            <w:tcW w:w="2695" w:type="dxa"/>
            <w:tcBorders>
              <w:right w:val="single" w:sz="12" w:space="0" w:color="auto"/>
            </w:tcBorders>
          </w:tcPr>
          <w:p w14:paraId="02C080F5" w14:textId="1CB04018" w:rsidR="00636CDA" w:rsidRPr="00636CDA" w:rsidRDefault="009366C1" w:rsidP="00F05048">
            <w:pPr>
              <w:spacing w:line="360" w:lineRule="auto"/>
              <w:jc w:val="left"/>
              <w:rPr>
                <w:sz w:val="20"/>
                <w:szCs w:val="20"/>
              </w:rPr>
            </w:pPr>
            <w:r>
              <w:rPr>
                <w:sz w:val="20"/>
                <w:szCs w:val="20"/>
              </w:rPr>
              <w:t>Artificial Intelligence</w:t>
            </w:r>
          </w:p>
        </w:tc>
        <w:tc>
          <w:tcPr>
            <w:tcW w:w="5490" w:type="dxa"/>
            <w:tcBorders>
              <w:left w:val="single" w:sz="12" w:space="0" w:color="auto"/>
              <w:right w:val="single" w:sz="12" w:space="0" w:color="auto"/>
            </w:tcBorders>
          </w:tcPr>
          <w:p w14:paraId="187EED5A" w14:textId="7B4D7DF6" w:rsidR="00636CDA" w:rsidRPr="00636CDA" w:rsidRDefault="00636CDA" w:rsidP="00F05048">
            <w:pPr>
              <w:spacing w:line="360" w:lineRule="auto"/>
              <w:jc w:val="left"/>
              <w:rPr>
                <w:sz w:val="20"/>
                <w:szCs w:val="20"/>
              </w:rPr>
            </w:pPr>
            <w:r w:rsidRPr="00636CDA">
              <w:rPr>
                <w:sz w:val="20"/>
                <w:szCs w:val="20"/>
              </w:rPr>
              <w:t xml:space="preserve">AI and the Problem of Knowledge Collapse </w:t>
            </w:r>
            <w:r w:rsidRPr="00636CDA">
              <w:rPr>
                <w:sz w:val="20"/>
                <w:szCs w:val="20"/>
              </w:rPr>
              <w:fldChar w:fldCharType="begin"/>
            </w:r>
            <w:r w:rsidR="00903A4F">
              <w:rPr>
                <w:sz w:val="20"/>
                <w:szCs w:val="20"/>
              </w:rPr>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636CDA">
              <w:rPr>
                <w:sz w:val="20"/>
                <w:szCs w:val="20"/>
              </w:rPr>
              <w:fldChar w:fldCharType="separate"/>
            </w:r>
            <w:r w:rsidR="00903A4F" w:rsidRPr="00903A4F">
              <w:rPr>
                <w:sz w:val="20"/>
              </w:rPr>
              <w:t>[36]</w:t>
            </w:r>
            <w:r w:rsidRPr="00636CDA">
              <w:rPr>
                <w:sz w:val="20"/>
                <w:szCs w:val="20"/>
              </w:rPr>
              <w:fldChar w:fldCharType="end"/>
            </w:r>
          </w:p>
        </w:tc>
        <w:tc>
          <w:tcPr>
            <w:tcW w:w="990" w:type="dxa"/>
            <w:tcBorders>
              <w:left w:val="single" w:sz="12" w:space="0" w:color="auto"/>
            </w:tcBorders>
          </w:tcPr>
          <w:p w14:paraId="586464BE" w14:textId="7EEA0614" w:rsidR="00636CDA" w:rsidRPr="00636CDA" w:rsidRDefault="009366C1" w:rsidP="00F05048">
            <w:pPr>
              <w:spacing w:line="360" w:lineRule="auto"/>
              <w:jc w:val="left"/>
              <w:rPr>
                <w:sz w:val="20"/>
                <w:szCs w:val="20"/>
              </w:rPr>
            </w:pPr>
            <w:r>
              <w:rPr>
                <w:sz w:val="20"/>
                <w:szCs w:val="20"/>
              </w:rPr>
              <w:t>16</w:t>
            </w:r>
          </w:p>
        </w:tc>
      </w:tr>
      <w:tr w:rsidR="00636CDA" w14:paraId="6CB03EB2" w14:textId="77777777" w:rsidTr="00DD08CD">
        <w:tc>
          <w:tcPr>
            <w:tcW w:w="2695" w:type="dxa"/>
            <w:tcBorders>
              <w:right w:val="single" w:sz="12" w:space="0" w:color="auto"/>
            </w:tcBorders>
          </w:tcPr>
          <w:p w14:paraId="06445415" w14:textId="67916A36" w:rsidR="00636CDA" w:rsidRPr="00636CDA" w:rsidRDefault="009366C1" w:rsidP="00F05048">
            <w:pPr>
              <w:spacing w:line="360" w:lineRule="auto"/>
              <w:jc w:val="left"/>
              <w:rPr>
                <w:sz w:val="20"/>
                <w:szCs w:val="20"/>
              </w:rPr>
            </w:pPr>
            <w:r>
              <w:rPr>
                <w:sz w:val="20"/>
                <w:szCs w:val="20"/>
              </w:rPr>
              <w:t>Quantitative Biology</w:t>
            </w:r>
          </w:p>
        </w:tc>
        <w:tc>
          <w:tcPr>
            <w:tcW w:w="5490" w:type="dxa"/>
            <w:tcBorders>
              <w:left w:val="single" w:sz="12" w:space="0" w:color="auto"/>
              <w:right w:val="single" w:sz="12" w:space="0" w:color="auto"/>
            </w:tcBorders>
          </w:tcPr>
          <w:p w14:paraId="52D8304F" w14:textId="4BEF8A20" w:rsidR="00636CDA" w:rsidRPr="00636CDA" w:rsidRDefault="00636CDA" w:rsidP="00F05048">
            <w:pPr>
              <w:spacing w:line="360" w:lineRule="auto"/>
              <w:jc w:val="left"/>
              <w:rPr>
                <w:sz w:val="20"/>
                <w:szCs w:val="20"/>
              </w:rPr>
            </w:pPr>
            <w:r w:rsidRPr="00636CDA">
              <w:rPr>
                <w:sz w:val="20"/>
                <w:szCs w:val="20"/>
              </w:rPr>
              <w:t xml:space="preserve">The rules of multiplayer cooperation in networks of communities </w:t>
            </w:r>
            <w:r w:rsidRPr="00636CDA">
              <w:rPr>
                <w:sz w:val="20"/>
                <w:szCs w:val="20"/>
              </w:rPr>
              <w:fldChar w:fldCharType="begin"/>
            </w:r>
            <w:r w:rsidR="00903A4F">
              <w:rPr>
                <w:sz w:val="20"/>
                <w:szCs w:val="20"/>
              </w:rPr>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636CDA">
              <w:rPr>
                <w:sz w:val="20"/>
                <w:szCs w:val="20"/>
              </w:rPr>
              <w:fldChar w:fldCharType="separate"/>
            </w:r>
            <w:r w:rsidR="00903A4F" w:rsidRPr="00903A4F">
              <w:rPr>
                <w:sz w:val="20"/>
              </w:rPr>
              <w:t>[37]</w:t>
            </w:r>
            <w:r w:rsidRPr="00636CDA">
              <w:rPr>
                <w:sz w:val="20"/>
                <w:szCs w:val="20"/>
              </w:rPr>
              <w:fldChar w:fldCharType="end"/>
            </w:r>
          </w:p>
        </w:tc>
        <w:tc>
          <w:tcPr>
            <w:tcW w:w="990" w:type="dxa"/>
            <w:tcBorders>
              <w:left w:val="single" w:sz="12" w:space="0" w:color="auto"/>
            </w:tcBorders>
          </w:tcPr>
          <w:p w14:paraId="4AC22662" w14:textId="039A0955" w:rsidR="00636CDA" w:rsidRPr="00636CDA" w:rsidRDefault="009366C1" w:rsidP="00F05048">
            <w:pPr>
              <w:spacing w:line="360" w:lineRule="auto"/>
              <w:jc w:val="left"/>
              <w:rPr>
                <w:sz w:val="20"/>
                <w:szCs w:val="20"/>
              </w:rPr>
            </w:pPr>
            <w:r>
              <w:rPr>
                <w:sz w:val="20"/>
                <w:szCs w:val="20"/>
              </w:rPr>
              <w:t>28</w:t>
            </w:r>
          </w:p>
        </w:tc>
      </w:tr>
      <w:tr w:rsidR="00636CDA" w14:paraId="3D1F5E2F" w14:textId="77777777" w:rsidTr="00DD08CD">
        <w:tc>
          <w:tcPr>
            <w:tcW w:w="2695" w:type="dxa"/>
            <w:tcBorders>
              <w:right w:val="single" w:sz="12" w:space="0" w:color="auto"/>
            </w:tcBorders>
          </w:tcPr>
          <w:p w14:paraId="40621E1D" w14:textId="192886DE" w:rsidR="00636CDA" w:rsidRPr="00636CDA" w:rsidRDefault="009366C1" w:rsidP="00F05048">
            <w:pPr>
              <w:spacing w:line="360" w:lineRule="auto"/>
              <w:jc w:val="left"/>
              <w:rPr>
                <w:sz w:val="20"/>
                <w:szCs w:val="20"/>
              </w:rPr>
            </w:pPr>
            <w:r>
              <w:rPr>
                <w:sz w:val="20"/>
                <w:szCs w:val="20"/>
              </w:rPr>
              <w:t>Machine Learning</w:t>
            </w:r>
          </w:p>
        </w:tc>
        <w:tc>
          <w:tcPr>
            <w:tcW w:w="5490" w:type="dxa"/>
            <w:tcBorders>
              <w:left w:val="single" w:sz="12" w:space="0" w:color="auto"/>
              <w:right w:val="single" w:sz="12" w:space="0" w:color="auto"/>
            </w:tcBorders>
          </w:tcPr>
          <w:p w14:paraId="59F38F34" w14:textId="4010F298" w:rsidR="00636CDA" w:rsidRPr="00636CDA" w:rsidRDefault="00636CDA" w:rsidP="00F05048">
            <w:pPr>
              <w:spacing w:line="360" w:lineRule="auto"/>
              <w:jc w:val="left"/>
              <w:rPr>
                <w:sz w:val="20"/>
                <w:szCs w:val="20"/>
              </w:rPr>
            </w:pPr>
            <w:r w:rsidRPr="00636CDA">
              <w:rPr>
                <w:sz w:val="20"/>
                <w:szCs w:val="20"/>
              </w:rPr>
              <w:t xml:space="preserve">Mixture-of-Depths: Dynamically allocating compute in transformer-based language models </w:t>
            </w:r>
            <w:r w:rsidRPr="00636CDA">
              <w:rPr>
                <w:sz w:val="20"/>
                <w:szCs w:val="20"/>
              </w:rPr>
              <w:fldChar w:fldCharType="begin"/>
            </w:r>
            <w:r w:rsidR="00903A4F">
              <w:rPr>
                <w:sz w:val="20"/>
                <w:szCs w:val="20"/>
              </w:rPr>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636CDA">
              <w:rPr>
                <w:sz w:val="20"/>
                <w:szCs w:val="20"/>
              </w:rPr>
              <w:fldChar w:fldCharType="separate"/>
            </w:r>
            <w:r w:rsidR="00903A4F" w:rsidRPr="00903A4F">
              <w:rPr>
                <w:sz w:val="20"/>
              </w:rPr>
              <w:t>[38]</w:t>
            </w:r>
            <w:r w:rsidRPr="00636CDA">
              <w:rPr>
                <w:sz w:val="20"/>
                <w:szCs w:val="20"/>
              </w:rPr>
              <w:fldChar w:fldCharType="end"/>
            </w:r>
          </w:p>
        </w:tc>
        <w:tc>
          <w:tcPr>
            <w:tcW w:w="990" w:type="dxa"/>
            <w:tcBorders>
              <w:left w:val="single" w:sz="12" w:space="0" w:color="auto"/>
            </w:tcBorders>
          </w:tcPr>
          <w:p w14:paraId="6FC9B58C" w14:textId="20E357B7" w:rsidR="00636CDA" w:rsidRPr="00636CDA" w:rsidRDefault="009366C1" w:rsidP="00F05048">
            <w:pPr>
              <w:spacing w:line="360" w:lineRule="auto"/>
              <w:jc w:val="left"/>
              <w:rPr>
                <w:sz w:val="20"/>
                <w:szCs w:val="20"/>
              </w:rPr>
            </w:pPr>
            <w:r>
              <w:rPr>
                <w:sz w:val="20"/>
                <w:szCs w:val="20"/>
              </w:rPr>
              <w:t>14</w:t>
            </w:r>
          </w:p>
        </w:tc>
      </w:tr>
      <w:tr w:rsidR="00636CDA" w14:paraId="1C958CC5" w14:textId="77777777" w:rsidTr="00DD08CD">
        <w:tc>
          <w:tcPr>
            <w:tcW w:w="2695" w:type="dxa"/>
            <w:tcBorders>
              <w:right w:val="single" w:sz="12" w:space="0" w:color="auto"/>
            </w:tcBorders>
          </w:tcPr>
          <w:p w14:paraId="776CFAF3" w14:textId="546E38C0" w:rsidR="00636CDA" w:rsidRPr="00636CDA" w:rsidRDefault="009366C1" w:rsidP="00F05048">
            <w:pPr>
              <w:spacing w:line="360" w:lineRule="auto"/>
              <w:jc w:val="left"/>
              <w:rPr>
                <w:sz w:val="20"/>
                <w:szCs w:val="20"/>
              </w:rPr>
            </w:pPr>
            <w:r>
              <w:rPr>
                <w:sz w:val="20"/>
                <w:szCs w:val="20"/>
              </w:rPr>
              <w:t>Statistics</w:t>
            </w:r>
          </w:p>
        </w:tc>
        <w:tc>
          <w:tcPr>
            <w:tcW w:w="5490" w:type="dxa"/>
            <w:tcBorders>
              <w:left w:val="single" w:sz="12" w:space="0" w:color="auto"/>
              <w:right w:val="single" w:sz="12" w:space="0" w:color="auto"/>
            </w:tcBorders>
          </w:tcPr>
          <w:p w14:paraId="1180C5F8" w14:textId="3D90D319" w:rsidR="00636CDA" w:rsidRPr="00636CDA" w:rsidRDefault="00636CDA" w:rsidP="00F05048">
            <w:pPr>
              <w:spacing w:line="360" w:lineRule="auto"/>
              <w:jc w:val="left"/>
              <w:rPr>
                <w:sz w:val="20"/>
                <w:szCs w:val="20"/>
              </w:rPr>
            </w:pPr>
            <w:r w:rsidRPr="00636CDA">
              <w:rPr>
                <w:sz w:val="20"/>
                <w:szCs w:val="20"/>
              </w:rPr>
              <w:t xml:space="preserve">Sequential Monte Carlo Bandits </w:t>
            </w:r>
            <w:r w:rsidRPr="00636CDA">
              <w:rPr>
                <w:sz w:val="20"/>
                <w:szCs w:val="20"/>
              </w:rPr>
              <w:fldChar w:fldCharType="begin"/>
            </w:r>
            <w:r w:rsidR="00903A4F">
              <w:rPr>
                <w:sz w:val="20"/>
                <w:szCs w:val="20"/>
              </w:rPr>
              <w:instrText xml:space="preserve"> ADDIN ZOTERO_ITEM CSL_CITATION {"citationID":"kPQvgazi","properties":{"formattedCitation":"[39]","plainCitation":"[39]","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636CDA">
              <w:rPr>
                <w:sz w:val="20"/>
                <w:szCs w:val="20"/>
              </w:rPr>
              <w:fldChar w:fldCharType="separate"/>
            </w:r>
            <w:r w:rsidR="00903A4F" w:rsidRPr="00903A4F">
              <w:rPr>
                <w:sz w:val="20"/>
              </w:rPr>
              <w:t>[39]</w:t>
            </w:r>
            <w:r w:rsidRPr="00636CDA">
              <w:rPr>
                <w:sz w:val="20"/>
                <w:szCs w:val="20"/>
              </w:rPr>
              <w:fldChar w:fldCharType="end"/>
            </w:r>
          </w:p>
        </w:tc>
        <w:tc>
          <w:tcPr>
            <w:tcW w:w="990" w:type="dxa"/>
            <w:tcBorders>
              <w:left w:val="single" w:sz="12" w:space="0" w:color="auto"/>
            </w:tcBorders>
          </w:tcPr>
          <w:p w14:paraId="143766DB" w14:textId="0E5235D7" w:rsidR="00636CDA" w:rsidRPr="00636CDA" w:rsidRDefault="009366C1" w:rsidP="00F05048">
            <w:pPr>
              <w:spacing w:line="360" w:lineRule="auto"/>
              <w:jc w:val="left"/>
              <w:rPr>
                <w:sz w:val="20"/>
                <w:szCs w:val="20"/>
              </w:rPr>
            </w:pPr>
            <w:r>
              <w:rPr>
                <w:sz w:val="20"/>
                <w:szCs w:val="20"/>
              </w:rPr>
              <w:t>66</w:t>
            </w:r>
          </w:p>
        </w:tc>
      </w:tr>
      <w:tr w:rsidR="00636CDA" w14:paraId="50DA49D6" w14:textId="77777777" w:rsidTr="00DD08CD">
        <w:tc>
          <w:tcPr>
            <w:tcW w:w="2695" w:type="dxa"/>
            <w:tcBorders>
              <w:right w:val="single" w:sz="12" w:space="0" w:color="auto"/>
            </w:tcBorders>
          </w:tcPr>
          <w:p w14:paraId="5C8B4850" w14:textId="715ABBB4" w:rsidR="00636CDA" w:rsidRPr="00636CDA" w:rsidRDefault="009366C1" w:rsidP="00F05048">
            <w:pPr>
              <w:spacing w:line="360" w:lineRule="auto"/>
              <w:jc w:val="left"/>
              <w:rPr>
                <w:sz w:val="20"/>
                <w:szCs w:val="20"/>
              </w:rPr>
            </w:pPr>
            <w:r>
              <w:rPr>
                <w:sz w:val="20"/>
                <w:szCs w:val="20"/>
              </w:rPr>
              <w:t>Computer Science</w:t>
            </w:r>
          </w:p>
        </w:tc>
        <w:tc>
          <w:tcPr>
            <w:tcW w:w="5490" w:type="dxa"/>
            <w:tcBorders>
              <w:left w:val="single" w:sz="12" w:space="0" w:color="auto"/>
              <w:right w:val="single" w:sz="12" w:space="0" w:color="auto"/>
            </w:tcBorders>
          </w:tcPr>
          <w:p w14:paraId="57ECFC0E" w14:textId="4AA85848" w:rsidR="00636CDA" w:rsidRPr="00636CDA" w:rsidRDefault="00636CDA" w:rsidP="00F05048">
            <w:pPr>
              <w:spacing w:line="360" w:lineRule="auto"/>
              <w:jc w:val="left"/>
              <w:rPr>
                <w:sz w:val="20"/>
                <w:szCs w:val="20"/>
              </w:rPr>
            </w:pPr>
            <w:r w:rsidRPr="00636CDA">
              <w:rPr>
                <w:sz w:val="20"/>
                <w:szCs w:val="20"/>
              </w:rPr>
              <w:t xml:space="preserve">History Trees and Their Applications </w:t>
            </w:r>
            <w:r w:rsidRPr="00636CDA">
              <w:rPr>
                <w:sz w:val="20"/>
                <w:szCs w:val="20"/>
              </w:rPr>
              <w:fldChar w:fldCharType="begin"/>
            </w:r>
            <w:r w:rsidR="00903A4F">
              <w:rPr>
                <w:sz w:val="20"/>
                <w:szCs w:val="20"/>
              </w:rPr>
              <w:instrText xml:space="preserve"> ADDIN ZOTERO_ITEM CSL_CITATION {"citationID":"SGL6fcL9","properties":{"formattedCitation":"[40]","plainCitation":"[40]","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636CDA">
              <w:rPr>
                <w:sz w:val="20"/>
                <w:szCs w:val="20"/>
              </w:rPr>
              <w:fldChar w:fldCharType="separate"/>
            </w:r>
            <w:r w:rsidR="00903A4F" w:rsidRPr="00903A4F">
              <w:rPr>
                <w:sz w:val="20"/>
              </w:rPr>
              <w:t>[40]</w:t>
            </w:r>
            <w:r w:rsidRPr="00636CDA">
              <w:rPr>
                <w:sz w:val="20"/>
                <w:szCs w:val="20"/>
              </w:rPr>
              <w:fldChar w:fldCharType="end"/>
            </w:r>
          </w:p>
        </w:tc>
        <w:tc>
          <w:tcPr>
            <w:tcW w:w="990" w:type="dxa"/>
            <w:tcBorders>
              <w:left w:val="single" w:sz="12" w:space="0" w:color="auto"/>
            </w:tcBorders>
          </w:tcPr>
          <w:p w14:paraId="398E8CB6" w14:textId="20BF64E3" w:rsidR="00636CDA" w:rsidRPr="00636CDA" w:rsidRDefault="009366C1" w:rsidP="00F05048">
            <w:pPr>
              <w:spacing w:line="360" w:lineRule="auto"/>
              <w:jc w:val="left"/>
              <w:rPr>
                <w:sz w:val="20"/>
                <w:szCs w:val="20"/>
              </w:rPr>
            </w:pPr>
            <w:r>
              <w:rPr>
                <w:sz w:val="20"/>
                <w:szCs w:val="20"/>
              </w:rPr>
              <w:t>20</w:t>
            </w:r>
          </w:p>
        </w:tc>
      </w:tr>
      <w:tr w:rsidR="00636CDA" w14:paraId="5ED92E78" w14:textId="77777777" w:rsidTr="00DD08CD">
        <w:tc>
          <w:tcPr>
            <w:tcW w:w="2695" w:type="dxa"/>
            <w:tcBorders>
              <w:right w:val="single" w:sz="12" w:space="0" w:color="auto"/>
            </w:tcBorders>
          </w:tcPr>
          <w:p w14:paraId="5B8626F1" w14:textId="74C71BB0" w:rsidR="00636CDA" w:rsidRPr="00636CDA" w:rsidRDefault="009366C1" w:rsidP="00F05048">
            <w:pPr>
              <w:spacing w:line="360" w:lineRule="auto"/>
              <w:jc w:val="left"/>
              <w:rPr>
                <w:sz w:val="20"/>
                <w:szCs w:val="20"/>
              </w:rPr>
            </w:pPr>
            <w:r>
              <w:rPr>
                <w:sz w:val="20"/>
                <w:szCs w:val="20"/>
              </w:rPr>
              <w:t>Quantitative Finance</w:t>
            </w:r>
          </w:p>
        </w:tc>
        <w:tc>
          <w:tcPr>
            <w:tcW w:w="5490" w:type="dxa"/>
            <w:tcBorders>
              <w:left w:val="single" w:sz="12" w:space="0" w:color="auto"/>
              <w:right w:val="single" w:sz="12" w:space="0" w:color="auto"/>
            </w:tcBorders>
          </w:tcPr>
          <w:p w14:paraId="00A0E2A0" w14:textId="4FAA76B8" w:rsidR="00636CDA" w:rsidRPr="009366C1" w:rsidRDefault="00636CDA" w:rsidP="00F05048">
            <w:pPr>
              <w:spacing w:line="360" w:lineRule="auto"/>
              <w:jc w:val="left"/>
              <w:rPr>
                <w:sz w:val="20"/>
                <w:szCs w:val="20"/>
              </w:rPr>
            </w:pPr>
            <w:r w:rsidRPr="009366C1">
              <w:rPr>
                <w:sz w:val="20"/>
                <w:szCs w:val="20"/>
              </w:rPr>
              <w:t xml:space="preserve">Portfolio optimization: bridging the gap between theory and practice </w:t>
            </w:r>
            <w:r w:rsidRPr="009366C1">
              <w:rPr>
                <w:sz w:val="20"/>
                <w:szCs w:val="20"/>
              </w:rPr>
              <w:fldChar w:fldCharType="begin"/>
            </w:r>
            <w:r w:rsidR="00903A4F">
              <w:rPr>
                <w:sz w:val="20"/>
                <w:szCs w:val="20"/>
              </w:rPr>
              <w:instrText xml:space="preserve"> ADDIN ZOTERO_ITEM CSL_CITATION {"citationID":"nB4AXAG1","properties":{"formattedCitation":"[41]","plainCitation":"[41]","noteIndex":0},"citationItems":[{"id":353,"uris":["http://zotero.org/users/12836236/items/6GC3GZKQ"],"itemData":{"id":353,"type":"article","abstract":"Portfolio optimisation is widely acknowledged for its significance in investment decision-making. Yet, existing methodologies face several limitations, among them converting optimal theoretical portfolios into real investment is not always straightforward. Several classes of exogenous (real-world) constraints have been proposed in literature with the intent of reducing the gap between theory and practice, which have worked to an extent. In this paper, we propose an optimisation-based framework which attempts to further reduce this gap. We have the explicit intention of producing portfolios that can be immediately converted into financial holdings. Our proposed framework is generic in the sense that it can be used in conjunction with any portfolio selection model, and consists of splitting the portfolio selection problem into two-stages. The main motivation behind this approach is in enabling automated investing with minimal human intervention, and thus the framework was built in such a way that real-world market features can be incorporated with relative ease. Among the novel contributions of this paper, this is the first work, to the best of our knowledge, to combine futures contracts and equities in a single framework, and also the first to consider borrowing costs in short positions. We present extensive computational results to illustrate the applicability of our approach and to evaluate its overall quality. Among these experiments, we observed that alternatives from literature are susceptible to numerical errors, whereas our approach effectively mitigates this issue.","DOI":"10.48550/arXiv.2407.00887","note":"arXiv:2407.00887 [math, q-fin]","number":"arXiv:2407.00887","publisher":"arXiv","source":"arXiv.org","title":"Portfolio optimisation: bridging the gap between theory and practice","title-short":"Portfolio optimisation","URL":"http://arxiv.org/abs/2407.00887","author":[{"family":"Valle","given":"Cristiano Arbex"}],"accessed":{"date-parts":[["2024",7,13]]},"issued":{"date-parts":[["2024",6,30]]},"citation-key":"vallePortfolioOptimisationBridging2024"}}],"schema":"https://github.com/citation-style-language/schema/raw/master/csl-citation.json"} </w:instrText>
            </w:r>
            <w:r w:rsidRPr="009366C1">
              <w:rPr>
                <w:sz w:val="20"/>
                <w:szCs w:val="20"/>
              </w:rPr>
              <w:fldChar w:fldCharType="separate"/>
            </w:r>
            <w:r w:rsidR="00903A4F" w:rsidRPr="00903A4F">
              <w:rPr>
                <w:sz w:val="20"/>
              </w:rPr>
              <w:t>[41]</w:t>
            </w:r>
            <w:r w:rsidRPr="009366C1">
              <w:rPr>
                <w:sz w:val="20"/>
                <w:szCs w:val="20"/>
              </w:rPr>
              <w:fldChar w:fldCharType="end"/>
            </w:r>
          </w:p>
        </w:tc>
        <w:tc>
          <w:tcPr>
            <w:tcW w:w="990" w:type="dxa"/>
            <w:tcBorders>
              <w:left w:val="single" w:sz="12" w:space="0" w:color="auto"/>
            </w:tcBorders>
          </w:tcPr>
          <w:p w14:paraId="3722C774" w14:textId="036269FC" w:rsidR="00636CDA" w:rsidRPr="00636CDA" w:rsidRDefault="009366C1" w:rsidP="00F05048">
            <w:pPr>
              <w:spacing w:line="360" w:lineRule="auto"/>
              <w:jc w:val="left"/>
              <w:rPr>
                <w:sz w:val="20"/>
                <w:szCs w:val="20"/>
              </w:rPr>
            </w:pPr>
            <w:r>
              <w:rPr>
                <w:sz w:val="20"/>
                <w:szCs w:val="20"/>
              </w:rPr>
              <w:t>33</w:t>
            </w:r>
          </w:p>
        </w:tc>
      </w:tr>
      <w:tr w:rsidR="00636CDA" w14:paraId="73BA5D23" w14:textId="77777777" w:rsidTr="00DD08CD">
        <w:tc>
          <w:tcPr>
            <w:tcW w:w="2695" w:type="dxa"/>
            <w:tcBorders>
              <w:right w:val="single" w:sz="12" w:space="0" w:color="auto"/>
            </w:tcBorders>
          </w:tcPr>
          <w:p w14:paraId="00982B08" w14:textId="2AD78153" w:rsidR="00636CDA" w:rsidRPr="00636CDA" w:rsidRDefault="009366C1" w:rsidP="00F05048">
            <w:pPr>
              <w:spacing w:line="360" w:lineRule="auto"/>
              <w:jc w:val="left"/>
              <w:rPr>
                <w:sz w:val="20"/>
                <w:szCs w:val="20"/>
              </w:rPr>
            </w:pPr>
            <w:r>
              <w:rPr>
                <w:sz w:val="20"/>
                <w:szCs w:val="20"/>
              </w:rPr>
              <w:t>Electrical and Engineering</w:t>
            </w:r>
          </w:p>
        </w:tc>
        <w:tc>
          <w:tcPr>
            <w:tcW w:w="5490" w:type="dxa"/>
            <w:tcBorders>
              <w:left w:val="single" w:sz="12" w:space="0" w:color="auto"/>
              <w:right w:val="single" w:sz="12" w:space="0" w:color="auto"/>
            </w:tcBorders>
          </w:tcPr>
          <w:p w14:paraId="649E8599" w14:textId="3D88572D" w:rsidR="00636CDA" w:rsidRPr="00636CDA" w:rsidRDefault="00636CDA" w:rsidP="00F05048">
            <w:pPr>
              <w:spacing w:line="360" w:lineRule="auto"/>
              <w:jc w:val="left"/>
              <w:rPr>
                <w:sz w:val="20"/>
                <w:szCs w:val="20"/>
              </w:rPr>
            </w:pPr>
            <w:r>
              <w:rPr>
                <w:sz w:val="20"/>
                <w:szCs w:val="20"/>
              </w:rPr>
              <w:t xml:space="preserve">Source Tracing of Audio Deepfake Systems </w:t>
            </w:r>
            <w:r>
              <w:rPr>
                <w:sz w:val="20"/>
                <w:szCs w:val="20"/>
              </w:rPr>
              <w:fldChar w:fldCharType="begin"/>
            </w:r>
            <w:r w:rsidR="00903A4F">
              <w:rPr>
                <w:sz w:val="20"/>
                <w:szCs w:val="20"/>
              </w:rPr>
              <w:instrText xml:space="preserve"> ADDIN ZOTERO_ITEM CSL_CITATION {"citationID":"7sFxgJk5","properties":{"formattedCitation":"[42]","plainCitation":"[42]","noteIndex":0},"citationItems":[{"id":350,"uris":["http://zotero.org/users/12836236/items/7KLSNWGV"],"itemData":{"id":350,"type":"article","abstract":"Recent progress in generative AI technology has made audio deepfakes remarkably more realistic. While current research on anti-spoofing systems primarily focuses on assessing whether a given audio sample is fake or genuine, there has been limited attention on discerning the specific techniques to create the audio deepfakes. Algorithms commonly used in audio deepfake generation, like text-to-speech (TTS) and voice conversion (VC), undergo distinct stages including input processing, acoustic modeling, and waveform generation. In this work, we introduce a system designed to classify various spoofing attributes, capturing the distinctive features of individual modules throughout the entire generation pipeline. We evaluate our system on two datasets: the ASVspoof 2019 Logical Access and the Multi-Language Audio Anti-Spoofing Dataset (MLAAD). Results from both experiments demonstrate the robustness of the system to identify the different spoofing attributes of deepfake generation systems.","DOI":"10.48550/arXiv.2407.08016","note":"arXiv:2407.08016 [cs, eess]","number":"arXiv:2407.08016","publisher":"arXiv","source":"arXiv.org","title":"Source Tracing of Audio Deepfake Systems","URL":"http://arxiv.org/abs/2407.08016","author":[{"family":"Klein","given":"Nicholas"},{"family":"Chen","given":"Tianxiang"},{"family":"Tak","given":"Hemlata"},{"family":"Casal","given":"Ricardo"},{"family":"Khoury","given":"Elie"}],"accessed":{"date-parts":[["2024",7,13]]},"issued":{"date-parts":[["2024",7,10]]},"citation-key":"kleinSourceTracingAudio2024"}}],"schema":"https://github.com/citation-style-language/schema/raw/master/csl-citation.json"} </w:instrText>
            </w:r>
            <w:r>
              <w:rPr>
                <w:sz w:val="20"/>
                <w:szCs w:val="20"/>
              </w:rPr>
              <w:fldChar w:fldCharType="separate"/>
            </w:r>
            <w:r w:rsidR="00903A4F" w:rsidRPr="00903A4F">
              <w:rPr>
                <w:sz w:val="20"/>
              </w:rPr>
              <w:t>[42]</w:t>
            </w:r>
            <w:r>
              <w:rPr>
                <w:sz w:val="20"/>
                <w:szCs w:val="20"/>
              </w:rPr>
              <w:fldChar w:fldCharType="end"/>
            </w:r>
          </w:p>
        </w:tc>
        <w:tc>
          <w:tcPr>
            <w:tcW w:w="990" w:type="dxa"/>
            <w:tcBorders>
              <w:left w:val="single" w:sz="12" w:space="0" w:color="auto"/>
            </w:tcBorders>
          </w:tcPr>
          <w:p w14:paraId="30783592" w14:textId="42CAA0A8" w:rsidR="00636CDA" w:rsidRPr="00636CDA" w:rsidRDefault="009366C1" w:rsidP="00F05048">
            <w:pPr>
              <w:spacing w:line="360" w:lineRule="auto"/>
              <w:jc w:val="left"/>
              <w:rPr>
                <w:sz w:val="20"/>
                <w:szCs w:val="20"/>
              </w:rPr>
            </w:pPr>
            <w:r>
              <w:rPr>
                <w:sz w:val="20"/>
                <w:szCs w:val="20"/>
              </w:rPr>
              <w:t>5</w:t>
            </w:r>
          </w:p>
        </w:tc>
      </w:tr>
    </w:tbl>
    <w:p w14:paraId="1203EEA7" w14:textId="2E84808A" w:rsidR="00636CDA" w:rsidRPr="00C66CDF" w:rsidRDefault="00DC0F0A" w:rsidP="00DC0F0A">
      <w:pPr>
        <w:pStyle w:val="Caption"/>
      </w:pPr>
      <w:bookmarkStart w:id="228" w:name="_Ref171768244"/>
      <w:bookmarkStart w:id="229" w:name="_Toc171850093"/>
      <w:r>
        <w:t xml:space="preserve">Table </w:t>
      </w:r>
      <w:r>
        <w:fldChar w:fldCharType="begin"/>
      </w:r>
      <w:r>
        <w:instrText xml:space="preserve"> STYLEREF 1 \s </w:instrText>
      </w:r>
      <w:r>
        <w:fldChar w:fldCharType="separate"/>
      </w:r>
      <w:r w:rsidR="00685E22">
        <w:rPr>
          <w:noProof/>
        </w:rPr>
        <w:t>5</w:t>
      </w:r>
      <w:r>
        <w:fldChar w:fldCharType="end"/>
      </w:r>
      <w:r>
        <w:noBreakHyphen/>
      </w:r>
      <w:r>
        <w:fldChar w:fldCharType="begin"/>
      </w:r>
      <w:r>
        <w:instrText xml:space="preserve"> SEQ Table \* ARABIC \s 1 </w:instrText>
      </w:r>
      <w:r>
        <w:fldChar w:fldCharType="separate"/>
      </w:r>
      <w:r w:rsidR="00685E22">
        <w:rPr>
          <w:noProof/>
        </w:rPr>
        <w:t>1</w:t>
      </w:r>
      <w:r>
        <w:fldChar w:fldCharType="end"/>
      </w:r>
      <w:bookmarkEnd w:id="228"/>
      <w:r>
        <w:t xml:space="preserve"> - Papers chosen for Evaluation dataset</w:t>
      </w:r>
      <w:bookmarkEnd w:id="229"/>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492915" w14:textId="50125C87" w:rsidR="007A5E31" w:rsidRPr="00C66CDF" w:rsidRDefault="007A5E31" w:rsidP="007D01EF">
      <w:pPr>
        <w:jc w:val="left"/>
      </w:pPr>
      <w:r w:rsidRPr="00C66CDF">
        <w:br w:type="page"/>
      </w:r>
    </w:p>
    <w:p w14:paraId="06545A26" w14:textId="3509B9FF" w:rsidR="00F650DC" w:rsidRPr="00C66CDF" w:rsidRDefault="00BC24E4" w:rsidP="00F650DC">
      <w:pPr>
        <w:pStyle w:val="Heading3"/>
      </w:pPr>
      <w:bookmarkStart w:id="230" w:name="_Toc171850063"/>
      <w:r w:rsidRPr="00C66CDF">
        <w:lastRenderedPageBreak/>
        <w:t xml:space="preserve">Evaluation results and </w:t>
      </w:r>
      <w:r w:rsidR="009B1521" w:rsidRPr="00C66CDF">
        <w:t>Environment Settings</w:t>
      </w:r>
      <w:bookmarkEnd w:id="230"/>
    </w:p>
    <w:p w14:paraId="60C6BB3D" w14:textId="77777777" w:rsidR="00BC24E4" w:rsidRPr="00C66CDF" w:rsidRDefault="00BC24E4" w:rsidP="00BC24E4"/>
    <w:p w14:paraId="24B06714" w14:textId="21672A4C"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685E22" w:rsidRPr="00C66CDF">
        <w:t xml:space="preserve">Table </w:t>
      </w:r>
      <w:r w:rsidR="00685E22">
        <w:rPr>
          <w:noProof/>
        </w:rPr>
        <w:t>5</w:t>
      </w:r>
      <w:r w:rsidR="00685E22">
        <w:noBreakHyphen/>
      </w:r>
      <w:r w:rsidR="00685E22">
        <w:rPr>
          <w:noProof/>
        </w:rPr>
        <w:t>2</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64D8490C" w:rsidR="00C81204" w:rsidRPr="00C81204" w:rsidRDefault="008644A6" w:rsidP="00C81204">
            <w:pPr>
              <w:spacing w:line="360" w:lineRule="auto"/>
              <w:jc w:val="left"/>
              <w:rPr>
                <w:sz w:val="20"/>
                <w:szCs w:val="20"/>
              </w:rPr>
            </w:pPr>
            <w:r>
              <w:rPr>
                <w:sz w:val="20"/>
                <w:szCs w:val="20"/>
              </w:rPr>
              <w:t>0.427682</w:t>
            </w:r>
          </w:p>
        </w:tc>
        <w:tc>
          <w:tcPr>
            <w:tcW w:w="1216" w:type="dxa"/>
            <w:tcBorders>
              <w:top w:val="single" w:sz="12" w:space="0" w:color="auto"/>
            </w:tcBorders>
          </w:tcPr>
          <w:p w14:paraId="08D43FB3" w14:textId="73F7D224" w:rsidR="00C81204" w:rsidRPr="00C81204" w:rsidRDefault="008644A6" w:rsidP="00C81204">
            <w:pPr>
              <w:spacing w:line="360" w:lineRule="auto"/>
              <w:jc w:val="left"/>
              <w:rPr>
                <w:sz w:val="20"/>
                <w:szCs w:val="20"/>
              </w:rPr>
            </w:pPr>
            <w:r>
              <w:rPr>
                <w:sz w:val="20"/>
                <w:szCs w:val="20"/>
              </w:rPr>
              <w:t>0.115167</w:t>
            </w:r>
          </w:p>
        </w:tc>
        <w:tc>
          <w:tcPr>
            <w:tcW w:w="1250" w:type="dxa"/>
            <w:tcBorders>
              <w:top w:val="single" w:sz="12" w:space="0" w:color="auto"/>
            </w:tcBorders>
          </w:tcPr>
          <w:p w14:paraId="519C5F9D" w14:textId="68DD8FFC" w:rsidR="00C81204" w:rsidRPr="00C81204" w:rsidRDefault="008644A6" w:rsidP="00C81204">
            <w:pPr>
              <w:spacing w:line="360" w:lineRule="auto"/>
              <w:jc w:val="left"/>
              <w:rPr>
                <w:sz w:val="20"/>
                <w:szCs w:val="20"/>
              </w:rPr>
            </w:pPr>
            <w:r>
              <w:rPr>
                <w:sz w:val="20"/>
                <w:szCs w:val="20"/>
              </w:rPr>
              <w:t>0.168592</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7365B014" w:rsidR="00776332" w:rsidRPr="00C66CDF" w:rsidRDefault="008644A6" w:rsidP="00C81204">
            <w:pPr>
              <w:spacing w:line="360" w:lineRule="auto"/>
              <w:jc w:val="left"/>
              <w:rPr>
                <w:sz w:val="20"/>
                <w:szCs w:val="20"/>
              </w:rPr>
            </w:pPr>
            <w:r>
              <w:rPr>
                <w:sz w:val="20"/>
                <w:szCs w:val="20"/>
              </w:rPr>
              <w:t>0.472785</w:t>
            </w:r>
          </w:p>
        </w:tc>
        <w:tc>
          <w:tcPr>
            <w:tcW w:w="1216" w:type="dxa"/>
            <w:tcBorders>
              <w:bottom w:val="single" w:sz="12" w:space="0" w:color="auto"/>
            </w:tcBorders>
          </w:tcPr>
          <w:p w14:paraId="16184329" w14:textId="01C64B12" w:rsidR="00776332" w:rsidRPr="00C66CDF" w:rsidRDefault="008644A6" w:rsidP="00C81204">
            <w:pPr>
              <w:spacing w:line="360" w:lineRule="auto"/>
              <w:jc w:val="left"/>
              <w:rPr>
                <w:sz w:val="20"/>
                <w:szCs w:val="20"/>
              </w:rPr>
            </w:pPr>
            <w:r>
              <w:rPr>
                <w:sz w:val="20"/>
                <w:szCs w:val="20"/>
              </w:rPr>
              <w:t>0.091069</w:t>
            </w:r>
          </w:p>
        </w:tc>
        <w:tc>
          <w:tcPr>
            <w:tcW w:w="1250" w:type="dxa"/>
            <w:tcBorders>
              <w:bottom w:val="single" w:sz="12" w:space="0" w:color="auto"/>
            </w:tcBorders>
          </w:tcPr>
          <w:p w14:paraId="3BD53358" w14:textId="002708D3" w:rsidR="00776332" w:rsidRPr="00C66CDF" w:rsidRDefault="008644A6" w:rsidP="00C81204">
            <w:pPr>
              <w:spacing w:line="360" w:lineRule="auto"/>
              <w:jc w:val="left"/>
              <w:rPr>
                <w:sz w:val="20"/>
                <w:szCs w:val="20"/>
              </w:rPr>
            </w:pPr>
            <w:r>
              <w:rPr>
                <w:sz w:val="20"/>
                <w:szCs w:val="20"/>
              </w:rPr>
              <w:t>0.150404</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646D8358" w:rsidR="00776332" w:rsidRPr="00C66CDF" w:rsidRDefault="008644A6" w:rsidP="00E71C19">
            <w:pPr>
              <w:spacing w:line="360" w:lineRule="auto"/>
              <w:jc w:val="left"/>
              <w:rPr>
                <w:sz w:val="20"/>
                <w:szCs w:val="20"/>
              </w:rPr>
            </w:pPr>
            <w:r>
              <w:rPr>
                <w:sz w:val="20"/>
                <w:szCs w:val="20"/>
              </w:rPr>
              <w:t>0.459338</w:t>
            </w:r>
          </w:p>
        </w:tc>
        <w:tc>
          <w:tcPr>
            <w:tcW w:w="1216" w:type="dxa"/>
            <w:tcBorders>
              <w:top w:val="single" w:sz="12" w:space="0" w:color="auto"/>
            </w:tcBorders>
          </w:tcPr>
          <w:p w14:paraId="7BCD41C6" w14:textId="10D78315" w:rsidR="00776332" w:rsidRPr="00C66CDF" w:rsidRDefault="008644A6" w:rsidP="00E71C19">
            <w:pPr>
              <w:spacing w:line="360" w:lineRule="auto"/>
              <w:jc w:val="left"/>
              <w:rPr>
                <w:sz w:val="20"/>
                <w:szCs w:val="20"/>
              </w:rPr>
            </w:pPr>
            <w:r>
              <w:rPr>
                <w:sz w:val="20"/>
                <w:szCs w:val="20"/>
              </w:rPr>
              <w:t>0.114218</w:t>
            </w:r>
          </w:p>
        </w:tc>
        <w:tc>
          <w:tcPr>
            <w:tcW w:w="1250" w:type="dxa"/>
            <w:tcBorders>
              <w:top w:val="single" w:sz="12" w:space="0" w:color="auto"/>
            </w:tcBorders>
          </w:tcPr>
          <w:p w14:paraId="0C61411E" w14:textId="005D9999" w:rsidR="00776332" w:rsidRPr="00C66CDF" w:rsidRDefault="008644A6" w:rsidP="00E71C19">
            <w:pPr>
              <w:spacing w:line="360" w:lineRule="auto"/>
              <w:jc w:val="left"/>
              <w:rPr>
                <w:sz w:val="20"/>
                <w:szCs w:val="20"/>
              </w:rPr>
            </w:pPr>
            <w:r>
              <w:rPr>
                <w:sz w:val="20"/>
                <w:szCs w:val="20"/>
              </w:rPr>
              <w:t>0.202763</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40D74F18" w:rsidR="00237BC2" w:rsidRPr="00C66CDF" w:rsidRDefault="008644A6" w:rsidP="00237BC2">
            <w:pPr>
              <w:spacing w:line="360" w:lineRule="auto"/>
              <w:jc w:val="left"/>
              <w:rPr>
                <w:sz w:val="20"/>
                <w:szCs w:val="20"/>
              </w:rPr>
            </w:pPr>
            <w:r>
              <w:rPr>
                <w:sz w:val="20"/>
                <w:szCs w:val="20"/>
              </w:rPr>
              <w:t>0.477966</w:t>
            </w:r>
          </w:p>
        </w:tc>
        <w:tc>
          <w:tcPr>
            <w:tcW w:w="1216" w:type="dxa"/>
          </w:tcPr>
          <w:p w14:paraId="597FAA7E" w14:textId="335622B7" w:rsidR="00237BC2" w:rsidRPr="00C66CDF" w:rsidRDefault="008644A6" w:rsidP="00237BC2">
            <w:pPr>
              <w:spacing w:line="360" w:lineRule="auto"/>
              <w:jc w:val="left"/>
              <w:rPr>
                <w:sz w:val="20"/>
                <w:szCs w:val="20"/>
              </w:rPr>
            </w:pPr>
            <w:r>
              <w:rPr>
                <w:sz w:val="20"/>
                <w:szCs w:val="20"/>
              </w:rPr>
              <w:t>0.131873</w:t>
            </w:r>
          </w:p>
        </w:tc>
        <w:tc>
          <w:tcPr>
            <w:tcW w:w="1250" w:type="dxa"/>
          </w:tcPr>
          <w:p w14:paraId="11BC7C0B" w14:textId="7D34AD33" w:rsidR="00237BC2" w:rsidRPr="00C66CDF" w:rsidRDefault="008644A6" w:rsidP="00237BC2">
            <w:pPr>
              <w:spacing w:line="360" w:lineRule="auto"/>
              <w:jc w:val="left"/>
              <w:rPr>
                <w:sz w:val="20"/>
                <w:szCs w:val="20"/>
              </w:rPr>
            </w:pPr>
            <w:r>
              <w:rPr>
                <w:sz w:val="20"/>
                <w:szCs w:val="20"/>
              </w:rPr>
              <w:t>0.22386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3407A65" w:rsidR="00237BC2" w:rsidRPr="00C66CDF" w:rsidRDefault="008644A6" w:rsidP="00237BC2">
            <w:pPr>
              <w:spacing w:line="360" w:lineRule="auto"/>
              <w:jc w:val="left"/>
              <w:rPr>
                <w:sz w:val="20"/>
                <w:szCs w:val="20"/>
              </w:rPr>
            </w:pPr>
            <w:r>
              <w:rPr>
                <w:sz w:val="20"/>
                <w:szCs w:val="20"/>
              </w:rPr>
              <w:t>0.519981</w:t>
            </w:r>
          </w:p>
        </w:tc>
        <w:tc>
          <w:tcPr>
            <w:tcW w:w="1216" w:type="dxa"/>
          </w:tcPr>
          <w:p w14:paraId="72B1A78E" w14:textId="1E8FDF6B" w:rsidR="00237BC2" w:rsidRPr="00C81204" w:rsidRDefault="008644A6" w:rsidP="00237BC2">
            <w:pPr>
              <w:spacing w:line="360" w:lineRule="auto"/>
              <w:jc w:val="left"/>
              <w:rPr>
                <w:sz w:val="20"/>
                <w:szCs w:val="20"/>
              </w:rPr>
            </w:pPr>
            <w:r>
              <w:rPr>
                <w:sz w:val="20"/>
                <w:szCs w:val="20"/>
              </w:rPr>
              <w:t>0.176081</w:t>
            </w:r>
          </w:p>
        </w:tc>
        <w:tc>
          <w:tcPr>
            <w:tcW w:w="1250" w:type="dxa"/>
          </w:tcPr>
          <w:p w14:paraId="2475F351" w14:textId="5940D92E" w:rsidR="00237BC2" w:rsidRPr="00C66CDF" w:rsidRDefault="008644A6" w:rsidP="00237BC2">
            <w:pPr>
              <w:spacing w:line="360" w:lineRule="auto"/>
              <w:jc w:val="left"/>
              <w:rPr>
                <w:sz w:val="20"/>
                <w:szCs w:val="20"/>
              </w:rPr>
            </w:pPr>
            <w:r>
              <w:rPr>
                <w:sz w:val="20"/>
                <w:szCs w:val="20"/>
              </w:rPr>
              <w:t>0.222811</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D32FECA" w:rsidR="00237BC2" w:rsidRPr="00403B6A" w:rsidRDefault="008644A6" w:rsidP="00237BC2">
            <w:pPr>
              <w:spacing w:line="360" w:lineRule="auto"/>
              <w:jc w:val="left"/>
              <w:rPr>
                <w:b/>
                <w:bCs/>
                <w:sz w:val="20"/>
                <w:szCs w:val="20"/>
              </w:rPr>
            </w:pPr>
            <w:r>
              <w:rPr>
                <w:b/>
                <w:bCs/>
                <w:sz w:val="20"/>
                <w:szCs w:val="20"/>
              </w:rPr>
              <w:t>0.560178</w:t>
            </w:r>
          </w:p>
        </w:tc>
        <w:tc>
          <w:tcPr>
            <w:tcW w:w="1216" w:type="dxa"/>
          </w:tcPr>
          <w:p w14:paraId="14339519" w14:textId="74A34E4A" w:rsidR="00237BC2" w:rsidRPr="00403B6A" w:rsidRDefault="008644A6" w:rsidP="00237BC2">
            <w:pPr>
              <w:spacing w:line="360" w:lineRule="auto"/>
              <w:jc w:val="left"/>
              <w:rPr>
                <w:b/>
                <w:bCs/>
                <w:sz w:val="20"/>
                <w:szCs w:val="20"/>
              </w:rPr>
            </w:pPr>
            <w:r>
              <w:rPr>
                <w:b/>
                <w:bCs/>
                <w:sz w:val="20"/>
                <w:szCs w:val="20"/>
              </w:rPr>
              <w:t>0.195771</w:t>
            </w:r>
          </w:p>
        </w:tc>
        <w:tc>
          <w:tcPr>
            <w:tcW w:w="1250" w:type="dxa"/>
          </w:tcPr>
          <w:p w14:paraId="19EBA4DE" w14:textId="50E93205" w:rsidR="00237BC2" w:rsidRPr="00403B6A" w:rsidRDefault="008644A6" w:rsidP="00237BC2">
            <w:pPr>
              <w:spacing w:line="360" w:lineRule="auto"/>
              <w:jc w:val="left"/>
              <w:rPr>
                <w:b/>
                <w:bCs/>
                <w:sz w:val="20"/>
                <w:szCs w:val="20"/>
              </w:rPr>
            </w:pPr>
            <w:r>
              <w:rPr>
                <w:b/>
                <w:bCs/>
                <w:sz w:val="20"/>
                <w:szCs w:val="20"/>
              </w:rPr>
              <w:t>0.243939</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44063575" w:rsidR="00237BC2" w:rsidRPr="00C66CDF" w:rsidRDefault="008644A6" w:rsidP="00C81204">
            <w:pPr>
              <w:spacing w:line="360" w:lineRule="auto"/>
              <w:jc w:val="left"/>
              <w:rPr>
                <w:sz w:val="20"/>
                <w:szCs w:val="20"/>
              </w:rPr>
            </w:pPr>
            <w:r>
              <w:rPr>
                <w:sz w:val="20"/>
                <w:szCs w:val="20"/>
              </w:rPr>
              <w:t>0.462003</w:t>
            </w:r>
          </w:p>
        </w:tc>
        <w:tc>
          <w:tcPr>
            <w:tcW w:w="1216" w:type="dxa"/>
          </w:tcPr>
          <w:p w14:paraId="7570DB1D" w14:textId="7030764C" w:rsidR="00237BC2" w:rsidRPr="00C66CDF" w:rsidRDefault="008644A6" w:rsidP="00C81204">
            <w:pPr>
              <w:spacing w:line="360" w:lineRule="auto"/>
              <w:jc w:val="left"/>
              <w:rPr>
                <w:sz w:val="20"/>
                <w:szCs w:val="20"/>
              </w:rPr>
            </w:pPr>
            <w:r>
              <w:rPr>
                <w:sz w:val="20"/>
                <w:szCs w:val="20"/>
              </w:rPr>
              <w:t>0.106761</w:t>
            </w:r>
          </w:p>
        </w:tc>
        <w:tc>
          <w:tcPr>
            <w:tcW w:w="1250" w:type="dxa"/>
          </w:tcPr>
          <w:p w14:paraId="0592D4B6" w14:textId="7D3037B2" w:rsidR="00237BC2" w:rsidRPr="00C66CDF" w:rsidRDefault="008644A6" w:rsidP="00C81204">
            <w:pPr>
              <w:spacing w:line="360" w:lineRule="auto"/>
              <w:jc w:val="left"/>
              <w:rPr>
                <w:sz w:val="20"/>
                <w:szCs w:val="20"/>
              </w:rPr>
            </w:pPr>
            <w:r>
              <w:rPr>
                <w:sz w:val="20"/>
                <w:szCs w:val="20"/>
              </w:rPr>
              <w:t>0.174480</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11C4812C" w:rsidR="00237BC2" w:rsidRPr="00C66CDF" w:rsidRDefault="008644A6" w:rsidP="00237BC2">
            <w:pPr>
              <w:spacing w:line="360" w:lineRule="auto"/>
              <w:jc w:val="left"/>
              <w:rPr>
                <w:sz w:val="20"/>
                <w:szCs w:val="20"/>
              </w:rPr>
            </w:pPr>
            <w:r>
              <w:rPr>
                <w:sz w:val="20"/>
                <w:szCs w:val="20"/>
              </w:rPr>
              <w:t>0.519516</w:t>
            </w:r>
          </w:p>
        </w:tc>
        <w:tc>
          <w:tcPr>
            <w:tcW w:w="1216" w:type="dxa"/>
            <w:tcBorders>
              <w:bottom w:val="single" w:sz="12" w:space="0" w:color="auto"/>
            </w:tcBorders>
          </w:tcPr>
          <w:p w14:paraId="2D9B1835" w14:textId="7A2BDD89" w:rsidR="00237BC2" w:rsidRPr="00C66CDF" w:rsidRDefault="008644A6" w:rsidP="00237BC2">
            <w:pPr>
              <w:spacing w:line="360" w:lineRule="auto"/>
              <w:jc w:val="left"/>
              <w:rPr>
                <w:sz w:val="20"/>
                <w:szCs w:val="20"/>
              </w:rPr>
            </w:pPr>
            <w:r>
              <w:rPr>
                <w:sz w:val="20"/>
                <w:szCs w:val="20"/>
              </w:rPr>
              <w:t>0.126529</w:t>
            </w:r>
          </w:p>
        </w:tc>
        <w:tc>
          <w:tcPr>
            <w:tcW w:w="1250" w:type="dxa"/>
            <w:tcBorders>
              <w:bottom w:val="single" w:sz="12" w:space="0" w:color="auto"/>
            </w:tcBorders>
          </w:tcPr>
          <w:p w14:paraId="31FC7C33" w14:textId="457524A9" w:rsidR="00237BC2" w:rsidRPr="00C66CDF" w:rsidRDefault="008644A6" w:rsidP="00237BC2">
            <w:pPr>
              <w:jc w:val="left"/>
              <w:rPr>
                <w:sz w:val="20"/>
                <w:szCs w:val="20"/>
              </w:rPr>
            </w:pPr>
            <w:r>
              <w:rPr>
                <w:sz w:val="20"/>
                <w:szCs w:val="20"/>
              </w:rPr>
              <w:t>0.194028</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6CC21CA0" w:rsidR="00403B6A" w:rsidRPr="008644A6" w:rsidRDefault="008644A6" w:rsidP="00403B6A">
            <w:pPr>
              <w:spacing w:line="360" w:lineRule="auto"/>
              <w:jc w:val="left"/>
              <w:rPr>
                <w:sz w:val="20"/>
                <w:szCs w:val="20"/>
              </w:rPr>
            </w:pPr>
            <w:r w:rsidRPr="008644A6">
              <w:rPr>
                <w:sz w:val="20"/>
                <w:szCs w:val="20"/>
              </w:rPr>
              <w:t>0.500416</w:t>
            </w:r>
          </w:p>
        </w:tc>
        <w:tc>
          <w:tcPr>
            <w:tcW w:w="1216" w:type="dxa"/>
            <w:tcBorders>
              <w:top w:val="single" w:sz="12" w:space="0" w:color="auto"/>
            </w:tcBorders>
            <w:shd w:val="clear" w:color="auto" w:fill="FFFFFF" w:themeFill="background1"/>
          </w:tcPr>
          <w:p w14:paraId="4D73BAD2" w14:textId="19423504" w:rsidR="00403B6A" w:rsidRPr="00C66CDF" w:rsidRDefault="008644A6" w:rsidP="00403B6A">
            <w:pPr>
              <w:spacing w:line="360" w:lineRule="auto"/>
              <w:jc w:val="left"/>
              <w:rPr>
                <w:sz w:val="20"/>
                <w:szCs w:val="20"/>
              </w:rPr>
            </w:pPr>
            <w:r>
              <w:rPr>
                <w:sz w:val="20"/>
                <w:szCs w:val="20"/>
              </w:rPr>
              <w:t>0.188832</w:t>
            </w:r>
          </w:p>
        </w:tc>
        <w:tc>
          <w:tcPr>
            <w:tcW w:w="1250" w:type="dxa"/>
            <w:tcBorders>
              <w:top w:val="single" w:sz="12" w:space="0" w:color="auto"/>
            </w:tcBorders>
            <w:shd w:val="clear" w:color="auto" w:fill="FFFFFF" w:themeFill="background1"/>
          </w:tcPr>
          <w:p w14:paraId="6BD2D9C9" w14:textId="7CF20703" w:rsidR="00403B6A" w:rsidRPr="00C66CDF" w:rsidRDefault="008644A6" w:rsidP="00403B6A">
            <w:pPr>
              <w:spacing w:line="360" w:lineRule="auto"/>
              <w:jc w:val="left"/>
              <w:rPr>
                <w:sz w:val="20"/>
                <w:szCs w:val="20"/>
              </w:rPr>
            </w:pPr>
            <w:r>
              <w:rPr>
                <w:sz w:val="20"/>
                <w:szCs w:val="20"/>
              </w:rPr>
              <w:t>0.264923</w:t>
            </w:r>
          </w:p>
        </w:tc>
      </w:tr>
      <w:tr w:rsidR="008644A6" w:rsidRPr="00C66CDF" w14:paraId="519B9D3F" w14:textId="77777777" w:rsidTr="004A3A71">
        <w:trPr>
          <w:jc w:val="center"/>
        </w:trPr>
        <w:tc>
          <w:tcPr>
            <w:tcW w:w="2155" w:type="dxa"/>
            <w:shd w:val="clear" w:color="auto" w:fill="FFFFFF" w:themeFill="background1"/>
          </w:tcPr>
          <w:p w14:paraId="34431AA0" w14:textId="55DD5640" w:rsidR="008644A6" w:rsidRPr="00C66CDF" w:rsidRDefault="008644A6" w:rsidP="008644A6">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10192CB9" w:rsidR="008644A6" w:rsidRPr="008644A6" w:rsidRDefault="008644A6" w:rsidP="008644A6">
            <w:pPr>
              <w:spacing w:line="360" w:lineRule="auto"/>
              <w:jc w:val="left"/>
              <w:rPr>
                <w:b/>
                <w:bCs/>
                <w:sz w:val="20"/>
                <w:szCs w:val="20"/>
              </w:rPr>
            </w:pPr>
            <w:r w:rsidRPr="008644A6">
              <w:rPr>
                <w:b/>
                <w:bCs/>
                <w:sz w:val="20"/>
                <w:szCs w:val="20"/>
              </w:rPr>
              <w:t>0.571027</w:t>
            </w:r>
          </w:p>
        </w:tc>
        <w:tc>
          <w:tcPr>
            <w:tcW w:w="1216" w:type="dxa"/>
            <w:shd w:val="clear" w:color="auto" w:fill="FFFFFF" w:themeFill="background1"/>
          </w:tcPr>
          <w:p w14:paraId="3436DA52" w14:textId="4D5685F2" w:rsidR="008644A6" w:rsidRPr="008644A6" w:rsidRDefault="008644A6" w:rsidP="008644A6">
            <w:pPr>
              <w:spacing w:line="360" w:lineRule="auto"/>
              <w:jc w:val="left"/>
              <w:rPr>
                <w:b/>
                <w:bCs/>
                <w:sz w:val="20"/>
                <w:szCs w:val="20"/>
              </w:rPr>
            </w:pPr>
            <w:r w:rsidRPr="008644A6">
              <w:rPr>
                <w:b/>
                <w:bCs/>
                <w:sz w:val="20"/>
                <w:szCs w:val="20"/>
              </w:rPr>
              <w:t>0.248053</w:t>
            </w:r>
          </w:p>
        </w:tc>
        <w:tc>
          <w:tcPr>
            <w:tcW w:w="1250" w:type="dxa"/>
            <w:shd w:val="clear" w:color="auto" w:fill="FFFFFF" w:themeFill="background1"/>
          </w:tcPr>
          <w:p w14:paraId="37624FC9" w14:textId="13BC1BAA" w:rsidR="008644A6" w:rsidRPr="008644A6" w:rsidRDefault="008644A6" w:rsidP="008644A6">
            <w:pPr>
              <w:spacing w:line="360" w:lineRule="auto"/>
              <w:jc w:val="left"/>
              <w:rPr>
                <w:b/>
                <w:bCs/>
                <w:sz w:val="20"/>
                <w:szCs w:val="20"/>
              </w:rPr>
            </w:pPr>
            <w:r w:rsidRPr="008644A6">
              <w:rPr>
                <w:b/>
                <w:bCs/>
                <w:sz w:val="20"/>
                <w:szCs w:val="20"/>
              </w:rPr>
              <w:t>0.352087</w:t>
            </w:r>
          </w:p>
        </w:tc>
      </w:tr>
      <w:tr w:rsidR="008644A6" w:rsidRPr="00C66CDF" w14:paraId="0B7CDD7D" w14:textId="77777777" w:rsidTr="004A3A71">
        <w:trPr>
          <w:jc w:val="center"/>
        </w:trPr>
        <w:tc>
          <w:tcPr>
            <w:tcW w:w="2155" w:type="dxa"/>
            <w:shd w:val="clear" w:color="auto" w:fill="FFFFFF" w:themeFill="background1"/>
          </w:tcPr>
          <w:p w14:paraId="7827329C" w14:textId="46A498FC" w:rsidR="008644A6" w:rsidRPr="00C66CDF" w:rsidRDefault="008644A6" w:rsidP="008644A6">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2E418432" w:rsidR="008644A6" w:rsidRPr="00C81204" w:rsidRDefault="008644A6" w:rsidP="008644A6">
            <w:pPr>
              <w:spacing w:line="360" w:lineRule="auto"/>
              <w:jc w:val="left"/>
              <w:rPr>
                <w:sz w:val="20"/>
                <w:szCs w:val="20"/>
              </w:rPr>
            </w:pPr>
            <w:r>
              <w:rPr>
                <w:sz w:val="20"/>
                <w:szCs w:val="20"/>
              </w:rPr>
              <w:t>0.488266</w:t>
            </w:r>
          </w:p>
        </w:tc>
        <w:tc>
          <w:tcPr>
            <w:tcW w:w="1216" w:type="dxa"/>
            <w:shd w:val="clear" w:color="auto" w:fill="FFFFFF" w:themeFill="background1"/>
          </w:tcPr>
          <w:p w14:paraId="6835FE43" w14:textId="2BD76CCB" w:rsidR="008644A6" w:rsidRPr="00C81204" w:rsidRDefault="008644A6" w:rsidP="008644A6">
            <w:pPr>
              <w:spacing w:line="360" w:lineRule="auto"/>
              <w:jc w:val="left"/>
              <w:rPr>
                <w:sz w:val="20"/>
                <w:szCs w:val="20"/>
              </w:rPr>
            </w:pPr>
            <w:r>
              <w:rPr>
                <w:sz w:val="20"/>
                <w:szCs w:val="20"/>
              </w:rPr>
              <w:t>0.164300</w:t>
            </w:r>
          </w:p>
        </w:tc>
        <w:tc>
          <w:tcPr>
            <w:tcW w:w="1250" w:type="dxa"/>
            <w:shd w:val="clear" w:color="auto" w:fill="FFFFFF" w:themeFill="background1"/>
          </w:tcPr>
          <w:p w14:paraId="7A6839C3" w14:textId="37F347EB" w:rsidR="008644A6" w:rsidRPr="00C81204" w:rsidRDefault="008644A6" w:rsidP="008644A6">
            <w:pPr>
              <w:spacing w:line="360" w:lineRule="auto"/>
              <w:jc w:val="left"/>
              <w:rPr>
                <w:sz w:val="20"/>
                <w:szCs w:val="20"/>
              </w:rPr>
            </w:pPr>
            <w:r>
              <w:rPr>
                <w:sz w:val="20"/>
                <w:szCs w:val="20"/>
              </w:rPr>
              <w:t>0.247764</w:t>
            </w:r>
          </w:p>
        </w:tc>
      </w:tr>
    </w:tbl>
    <w:p w14:paraId="02C68F2E" w14:textId="724DF9A2" w:rsidR="00891A73" w:rsidRDefault="00AC4049" w:rsidP="007A5E31">
      <w:pPr>
        <w:pStyle w:val="Caption"/>
      </w:pPr>
      <w:bookmarkStart w:id="231" w:name="_Ref170905135"/>
      <w:bookmarkStart w:id="232" w:name="_Toc169561514"/>
      <w:bookmarkStart w:id="233" w:name="_Toc171850094"/>
      <w:r w:rsidRPr="00C66CDF">
        <w:t xml:space="preserve">Table </w:t>
      </w:r>
      <w:r w:rsidR="00DC0F0A">
        <w:fldChar w:fldCharType="begin"/>
      </w:r>
      <w:r w:rsidR="00DC0F0A">
        <w:instrText xml:space="preserve"> STYLEREF 1 \s </w:instrText>
      </w:r>
      <w:r w:rsidR="00DC0F0A">
        <w:fldChar w:fldCharType="separate"/>
      </w:r>
      <w:r w:rsidR="00685E22">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685E22">
        <w:rPr>
          <w:noProof/>
        </w:rPr>
        <w:t>2</w:t>
      </w:r>
      <w:r w:rsidR="00DC0F0A">
        <w:fldChar w:fldCharType="end"/>
      </w:r>
      <w:bookmarkEnd w:id="231"/>
      <w:r w:rsidRPr="00C66CDF">
        <w:t xml:space="preserve"> - ROUGE-1, ROUGE-2, and ROUGE-L </w:t>
      </w:r>
      <w:r w:rsidR="00820A9B">
        <w:t xml:space="preserve">evaluation </w:t>
      </w:r>
      <w:r w:rsidRPr="00C66CDF">
        <w:t>n results.</w:t>
      </w:r>
      <w:bookmarkEnd w:id="232"/>
      <w:bookmarkEnd w:id="233"/>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099A0E17" w:rsidR="00C81204" w:rsidRPr="00C66CDF" w:rsidRDefault="006732BF" w:rsidP="00F61B51">
      <w:pPr>
        <w:spacing w:line="360" w:lineRule="auto"/>
      </w:pPr>
      <w:r w:rsidRPr="00C66CDF">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685E22" w:rsidRPr="00C66CDF">
        <w:t xml:space="preserve">Table </w:t>
      </w:r>
      <w:r w:rsidR="00685E22">
        <w:rPr>
          <w:noProof/>
        </w:rPr>
        <w:t>5</w:t>
      </w:r>
      <w:r w:rsidR="00685E22">
        <w:noBreakHyphen/>
      </w:r>
      <w:r w:rsidR="00685E22">
        <w:rPr>
          <w:noProof/>
        </w:rPr>
        <w:t>3</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6DC2D01F" w:rsidR="00E71C19" w:rsidRDefault="006732BF" w:rsidP="006732BF">
      <w:pPr>
        <w:pStyle w:val="Caption"/>
      </w:pPr>
      <w:bookmarkStart w:id="234" w:name="_Ref170905158"/>
      <w:bookmarkStart w:id="235" w:name="_Toc169561515"/>
      <w:bookmarkStart w:id="236" w:name="_Toc171850095"/>
      <w:r w:rsidRPr="00C66CDF">
        <w:t xml:space="preserve">Table </w:t>
      </w:r>
      <w:r w:rsidR="00DC0F0A">
        <w:fldChar w:fldCharType="begin"/>
      </w:r>
      <w:r w:rsidR="00DC0F0A">
        <w:instrText xml:space="preserve"> STYLEREF 1 \s </w:instrText>
      </w:r>
      <w:r w:rsidR="00DC0F0A">
        <w:fldChar w:fldCharType="separate"/>
      </w:r>
      <w:r w:rsidR="00685E22">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685E22">
        <w:rPr>
          <w:noProof/>
        </w:rPr>
        <w:t>3</w:t>
      </w:r>
      <w:r w:rsidR="00DC0F0A">
        <w:fldChar w:fldCharType="end"/>
      </w:r>
      <w:bookmarkEnd w:id="234"/>
      <w:r w:rsidRPr="00C66CDF">
        <w:t xml:space="preserve"> – Summarization time </w:t>
      </w:r>
      <w:r w:rsidR="00CB2F5C" w:rsidRPr="00C66CDF">
        <w:t xml:space="preserve">(in second) </w:t>
      </w:r>
      <w:r w:rsidRPr="00C66CDF">
        <w:t>of each combination</w:t>
      </w:r>
      <w:bookmarkStart w:id="237" w:name="_Toc514144996"/>
      <w:bookmarkEnd w:id="235"/>
      <w:bookmarkEnd w:id="236"/>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models’ input being processed by TextRank. Overall, the system of choice for the current application would be GROBID segmenting the PDF file, TextRank choosing the important sentences, and </w:t>
      </w:r>
      <w:r w:rsidR="009B6C73">
        <w:t>BART Large CNN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38" w:name="_Toc171850064"/>
      <w:r w:rsidRPr="00C66CDF">
        <w:lastRenderedPageBreak/>
        <w:t>CONCLUSION AND FUTURE WORK</w:t>
      </w:r>
      <w:bookmarkEnd w:id="237"/>
      <w:bookmarkEnd w:id="238"/>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39" w:name="_Toc171850065"/>
      <w:r w:rsidRPr="00C66CDF">
        <w:t>Conclusion</w:t>
      </w:r>
      <w:bookmarkEnd w:id="239"/>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40" w:name="_Toc171850066"/>
      <w:r w:rsidRPr="00C66CDF">
        <w:t>Future work</w:t>
      </w:r>
      <w:bookmarkEnd w:id="240"/>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61A8106F" w14:textId="42AC3105" w:rsidR="00F74B84" w:rsidRPr="00C66CDF" w:rsidRDefault="00D875E5">
      <w:pPr>
        <w:pStyle w:val="ListParagraph"/>
        <w:numPr>
          <w:ilvl w:val="0"/>
          <w:numId w:val="8"/>
        </w:numPr>
        <w:spacing w:before="40" w:after="40" w:line="360" w:lineRule="auto"/>
      </w:pPr>
      <w:r w:rsidRPr="00D875E5">
        <w:t>Fine-tuning the model may allow for better summarization results, which can further improve the evaluation metrics.</w:t>
      </w:r>
      <w:r w:rsidR="00F74B84" w:rsidRPr="00C66CDF">
        <w:t xml:space="preserve"> </w:t>
      </w:r>
    </w:p>
    <w:p w14:paraId="6775E2FD" w14:textId="00626571" w:rsidR="00540612" w:rsidRDefault="00ED4C9A">
      <w:pPr>
        <w:pStyle w:val="ListParagraph"/>
        <w:numPr>
          <w:ilvl w:val="0"/>
          <w:numId w:val="8"/>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pPr>
        <w:pStyle w:val="ListParagraph"/>
        <w:numPr>
          <w:ilvl w:val="0"/>
          <w:numId w:val="11"/>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pPr>
        <w:pStyle w:val="ListParagraph"/>
        <w:numPr>
          <w:ilvl w:val="0"/>
          <w:numId w:val="11"/>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41"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42" w:name="_Toc171850067"/>
      <w:r w:rsidRPr="00C66CDF">
        <w:lastRenderedPageBreak/>
        <w:t>REFERENCES</w:t>
      </w:r>
      <w:bookmarkEnd w:id="241"/>
      <w:bookmarkEnd w:id="242"/>
    </w:p>
    <w:p w14:paraId="6750CCDE" w14:textId="77777777" w:rsidR="0020174A" w:rsidRPr="00C66CDF" w:rsidRDefault="0020174A" w:rsidP="00EB6BDD">
      <w:pPr>
        <w:spacing w:before="40" w:after="40" w:line="360" w:lineRule="auto"/>
      </w:pPr>
    </w:p>
    <w:p w14:paraId="02F4D3E4" w14:textId="77777777" w:rsidR="00903A4F" w:rsidRPr="00903A4F" w:rsidRDefault="00863DB6" w:rsidP="004959FF">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903A4F" w:rsidRPr="00903A4F">
        <w:t>[1]</w:t>
      </w:r>
      <w:r w:rsidR="00903A4F" w:rsidRPr="00903A4F">
        <w:tab/>
        <w:t xml:space="preserve">A. Jinha, “Article 50 million: An estimate of the number of scholarly articles in existence,” </w:t>
      </w:r>
      <w:r w:rsidR="00903A4F" w:rsidRPr="00903A4F">
        <w:rPr>
          <w:i/>
          <w:iCs/>
        </w:rPr>
        <w:t>Learn. Publ.</w:t>
      </w:r>
      <w:r w:rsidR="00903A4F" w:rsidRPr="00903A4F">
        <w:t>, vol. 23, pp. 258–263, Jul. 2010, doi: 10.1087/20100308.</w:t>
      </w:r>
    </w:p>
    <w:p w14:paraId="05718C33" w14:textId="77777777" w:rsidR="00903A4F" w:rsidRPr="00903A4F" w:rsidRDefault="00903A4F" w:rsidP="004959FF">
      <w:pPr>
        <w:pStyle w:val="Bibliography"/>
        <w:spacing w:line="360" w:lineRule="auto"/>
      </w:pPr>
      <w:r w:rsidRPr="00903A4F">
        <w:t>[2]</w:t>
      </w:r>
      <w:r w:rsidRPr="00903A4F">
        <w:tab/>
        <w:t xml:space="preserve">P. Lopez, “GROBID: Combining Automatic Bibliographic Data Recognition and Term Extraction for Scholarship Publications,” in </w:t>
      </w:r>
      <w:r w:rsidRPr="00903A4F">
        <w:rPr>
          <w:i/>
          <w:iCs/>
        </w:rPr>
        <w:t>Research and Advanced Technology for Digital Libraries</w:t>
      </w:r>
      <w:r w:rsidRPr="00903A4F">
        <w:t>, M. Agosti, J. Borbinha, S. Kapidakis, C. Papatheodorou, and G. Tsakonas, Eds., Berlin, Heidelberg: Springer, 2009, pp. 473–474. doi: 10.1007/978-3-642-04346-8_62.</w:t>
      </w:r>
    </w:p>
    <w:p w14:paraId="701C471C" w14:textId="77777777" w:rsidR="00903A4F" w:rsidRPr="00903A4F" w:rsidRDefault="00903A4F" w:rsidP="004959FF">
      <w:pPr>
        <w:pStyle w:val="Bibliography"/>
        <w:spacing w:line="360" w:lineRule="auto"/>
      </w:pPr>
      <w:r w:rsidRPr="00903A4F">
        <w:t>[3]</w:t>
      </w:r>
      <w:r w:rsidRPr="00903A4F">
        <w:tab/>
        <w:t>“How GROBID works - GROBID Documentation.” Accessed: Jan. 13, 2024. [Online]. Available: https://grobid.readthedocs.io/en/latest/Principles/</w:t>
      </w:r>
    </w:p>
    <w:p w14:paraId="07E0F20E" w14:textId="77777777" w:rsidR="00903A4F" w:rsidRPr="00903A4F" w:rsidRDefault="00903A4F" w:rsidP="004959FF">
      <w:pPr>
        <w:pStyle w:val="Bibliography"/>
        <w:spacing w:line="360" w:lineRule="auto"/>
      </w:pPr>
      <w:r w:rsidRPr="00903A4F">
        <w:t>[4]</w:t>
      </w:r>
      <w:r w:rsidRPr="00903A4F">
        <w:tab/>
        <w:t xml:space="preserve">D. Jurafsky and J. H. Martin, </w:t>
      </w:r>
      <w:r w:rsidRPr="00903A4F">
        <w:rPr>
          <w:i/>
          <w:iCs/>
        </w:rPr>
        <w:t>Speech and language processing: an introduction to natural language processing, computational linguistics, and speech recognition</w:t>
      </w:r>
      <w:r w:rsidRPr="00903A4F">
        <w:t>. in Prentice Hall series in artificial intelligence. Upper Saddle River, N.J: Prentice Hall, 2000.</w:t>
      </w:r>
    </w:p>
    <w:p w14:paraId="5BB2B536" w14:textId="77777777" w:rsidR="00903A4F" w:rsidRPr="00903A4F" w:rsidRDefault="00903A4F" w:rsidP="004959FF">
      <w:pPr>
        <w:pStyle w:val="Bibliography"/>
        <w:spacing w:line="360" w:lineRule="auto"/>
      </w:pPr>
      <w:r w:rsidRPr="00903A4F">
        <w:t>[5]</w:t>
      </w:r>
      <w:r w:rsidRPr="00903A4F">
        <w:tab/>
        <w:t xml:space="preserve">W. S. El-Kassas, C. R. Salama, A. A. Rafea, and H. K. Mohamed, “Automatic text summarization: A comprehensive survey,” </w:t>
      </w:r>
      <w:r w:rsidRPr="00903A4F">
        <w:rPr>
          <w:i/>
          <w:iCs/>
        </w:rPr>
        <w:t>Expert Syst. Appl.</w:t>
      </w:r>
      <w:r w:rsidRPr="00903A4F">
        <w:t>, vol. 165, p. 113679, Mar. 2021, doi: 10.1016/j.eswa.2020.113679.</w:t>
      </w:r>
    </w:p>
    <w:p w14:paraId="71DEC64F" w14:textId="77777777" w:rsidR="00903A4F" w:rsidRPr="00903A4F" w:rsidRDefault="00903A4F" w:rsidP="004959FF">
      <w:pPr>
        <w:pStyle w:val="Bibliography"/>
        <w:spacing w:line="360" w:lineRule="auto"/>
      </w:pPr>
      <w:r w:rsidRPr="00903A4F">
        <w:t>[6]</w:t>
      </w:r>
      <w:r w:rsidRPr="00903A4F">
        <w:tab/>
        <w:t xml:space="preserve">R. Mihalcea and P. Tarau, “TextRank: Bringing Order into Text,” in </w:t>
      </w:r>
      <w:r w:rsidRPr="00903A4F">
        <w:rPr>
          <w:i/>
          <w:iCs/>
        </w:rPr>
        <w:t>Proceedings of the 2004 Conference on Empirical Methods in Natural Language Processing</w:t>
      </w:r>
      <w:r w:rsidRPr="00903A4F">
        <w:t>, D. Lin and D. Wu, Eds., Barcelona, Spain: Association for Computational Linguistics, Jul. 2004, pp. 404–411. Accessed: Nov. 05, 2023. [Online]. Available: https://aclanthology.org/W04-3252</w:t>
      </w:r>
    </w:p>
    <w:p w14:paraId="0A6AC1E8" w14:textId="77777777" w:rsidR="00903A4F" w:rsidRPr="00903A4F" w:rsidRDefault="00903A4F" w:rsidP="004959FF">
      <w:pPr>
        <w:pStyle w:val="Bibliography"/>
        <w:spacing w:line="360" w:lineRule="auto"/>
      </w:pPr>
      <w:r w:rsidRPr="00903A4F">
        <w:t>[7]</w:t>
      </w:r>
      <w:r w:rsidRPr="00903A4F">
        <w:tab/>
        <w:t xml:space="preserve">P. W. Foltz, “Latent semantic analysis for text-based research,” </w:t>
      </w:r>
      <w:r w:rsidRPr="00903A4F">
        <w:rPr>
          <w:i/>
          <w:iCs/>
        </w:rPr>
        <w:t>Behav. Res. Methods Instrum. Comput.</w:t>
      </w:r>
      <w:r w:rsidRPr="00903A4F">
        <w:t>, vol. 28, no. 2, pp. 197–202, Jun. 1996, doi: 10.3758/BF03204765.</w:t>
      </w:r>
    </w:p>
    <w:p w14:paraId="3C9DA8D7" w14:textId="77777777" w:rsidR="00903A4F" w:rsidRPr="00903A4F" w:rsidRDefault="00903A4F" w:rsidP="004959FF">
      <w:pPr>
        <w:pStyle w:val="Bibliography"/>
        <w:spacing w:line="360" w:lineRule="auto"/>
      </w:pPr>
      <w:r w:rsidRPr="00903A4F">
        <w:t>[8]</w:t>
      </w:r>
      <w:r w:rsidRPr="00903A4F">
        <w:tab/>
        <w:t>J. Steinberger and K. Ježek, “Using Latent Semantic Analysis in Text Summarization and Summary Evaluation”.</w:t>
      </w:r>
    </w:p>
    <w:p w14:paraId="0763057E" w14:textId="77777777" w:rsidR="00903A4F" w:rsidRPr="00903A4F" w:rsidRDefault="00903A4F" w:rsidP="004959FF">
      <w:pPr>
        <w:pStyle w:val="Bibliography"/>
        <w:spacing w:line="360" w:lineRule="auto"/>
      </w:pPr>
      <w:r w:rsidRPr="00903A4F">
        <w:t>[9]</w:t>
      </w:r>
      <w:r w:rsidRPr="00903A4F">
        <w:tab/>
        <w:t xml:space="preserve">M. Lewis </w:t>
      </w:r>
      <w:r w:rsidRPr="00903A4F">
        <w:rPr>
          <w:i/>
          <w:iCs/>
        </w:rPr>
        <w:t>et al.</w:t>
      </w:r>
      <w:r w:rsidRPr="00903A4F">
        <w:t>, “BART: Denoising Sequence-to-Sequence Pre-training for Natural Language Generation, Translation, and Comprehension.” arXiv, Oct. 29, 2019. doi: 10.48550/arXiv.1910.13461.</w:t>
      </w:r>
    </w:p>
    <w:p w14:paraId="7CD66DE3" w14:textId="77777777" w:rsidR="00903A4F" w:rsidRPr="00903A4F" w:rsidRDefault="00903A4F" w:rsidP="004959FF">
      <w:pPr>
        <w:pStyle w:val="Bibliography"/>
        <w:spacing w:line="360" w:lineRule="auto"/>
      </w:pPr>
      <w:r w:rsidRPr="00903A4F">
        <w:t>[10]</w:t>
      </w:r>
      <w:r w:rsidRPr="00903A4F">
        <w:tab/>
        <w:t xml:space="preserve">C. Raffel </w:t>
      </w:r>
      <w:r w:rsidRPr="00903A4F">
        <w:rPr>
          <w:i/>
          <w:iCs/>
        </w:rPr>
        <w:t>et al.</w:t>
      </w:r>
      <w:r w:rsidRPr="00903A4F">
        <w:t>, “Exploring the Limits of Transfer Learning with a Unified Text-to-Text Transformer.” arXiv, Sep. 19, 2023. Accessed: Jun. 08, 2024. [Online]. Available: http://arxiv.org/abs/1910.10683</w:t>
      </w:r>
    </w:p>
    <w:p w14:paraId="4942A9BB" w14:textId="77777777" w:rsidR="00903A4F" w:rsidRPr="00903A4F" w:rsidRDefault="00903A4F" w:rsidP="004959FF">
      <w:pPr>
        <w:pStyle w:val="Bibliography"/>
        <w:spacing w:line="360" w:lineRule="auto"/>
      </w:pPr>
      <w:r w:rsidRPr="00903A4F">
        <w:t>[11]</w:t>
      </w:r>
      <w:r w:rsidRPr="00903A4F">
        <w:tab/>
        <w:t xml:space="preserve">F. Zhuang </w:t>
      </w:r>
      <w:r w:rsidRPr="00903A4F">
        <w:rPr>
          <w:i/>
          <w:iCs/>
        </w:rPr>
        <w:t>et al.</w:t>
      </w:r>
      <w:r w:rsidRPr="00903A4F">
        <w:t>, “A Comprehensive Survey on Transfer Learning.” arXiv, Jun. 23, 2020. doi: 10.48550/arXiv.1911.02685.</w:t>
      </w:r>
    </w:p>
    <w:p w14:paraId="1D7645F9" w14:textId="77777777" w:rsidR="00903A4F" w:rsidRPr="00903A4F" w:rsidRDefault="00903A4F" w:rsidP="004959FF">
      <w:pPr>
        <w:pStyle w:val="Bibliography"/>
        <w:spacing w:line="360" w:lineRule="auto"/>
      </w:pPr>
      <w:r w:rsidRPr="00903A4F">
        <w:t>[12]</w:t>
      </w:r>
      <w:r w:rsidRPr="00903A4F">
        <w:tab/>
        <w:t xml:space="preserve">X. Han </w:t>
      </w:r>
      <w:r w:rsidRPr="00903A4F">
        <w:rPr>
          <w:i/>
          <w:iCs/>
        </w:rPr>
        <w:t>et al.</w:t>
      </w:r>
      <w:r w:rsidRPr="00903A4F">
        <w:t>, “Pre-Trained Models: Past, Present and Future.” arXiv, Aug. 11, 2021. doi: 10.48550/arXiv.2106.07139.</w:t>
      </w:r>
    </w:p>
    <w:p w14:paraId="5D672F88" w14:textId="77777777" w:rsidR="00903A4F" w:rsidRPr="00903A4F" w:rsidRDefault="00903A4F" w:rsidP="004959FF">
      <w:pPr>
        <w:pStyle w:val="Bibliography"/>
        <w:spacing w:line="360" w:lineRule="auto"/>
      </w:pPr>
      <w:r w:rsidRPr="00903A4F">
        <w:lastRenderedPageBreak/>
        <w:t>[13]</w:t>
      </w:r>
      <w:r w:rsidRPr="00903A4F">
        <w:tab/>
        <w:t>“Falconsai/text_summarization · Hugging Face.” Accessed: Jun. 12, 2024. [Online]. Available: https://huggingface.co/Falconsai/text_summarization</w:t>
      </w:r>
    </w:p>
    <w:p w14:paraId="5A975896" w14:textId="77777777" w:rsidR="00903A4F" w:rsidRPr="00903A4F" w:rsidRDefault="00903A4F" w:rsidP="004959FF">
      <w:pPr>
        <w:pStyle w:val="Bibliography"/>
        <w:spacing w:line="360" w:lineRule="auto"/>
      </w:pPr>
      <w:r w:rsidRPr="00903A4F">
        <w:t>[14]</w:t>
      </w:r>
      <w:r w:rsidRPr="00903A4F">
        <w:tab/>
        <w:t>“facebook/bart-large-cnn · Hugging Face.” Accessed: Jun. 12, 2024. [Online]. Available: https://huggingface.co/facebook/bart-large-cnn</w:t>
      </w:r>
    </w:p>
    <w:p w14:paraId="7B2E46B5" w14:textId="77777777" w:rsidR="00903A4F" w:rsidRPr="00903A4F" w:rsidRDefault="00903A4F" w:rsidP="004959FF">
      <w:pPr>
        <w:pStyle w:val="Bibliography"/>
        <w:spacing w:line="360" w:lineRule="auto"/>
      </w:pPr>
      <w:r w:rsidRPr="00903A4F">
        <w:t>[15]</w:t>
      </w:r>
      <w:r w:rsidRPr="00903A4F">
        <w:tab/>
        <w:t>Stability AI Language Team, “Stable LM 2 1.6B.” Accessed: Jun. 18, 2024. [Online]. Available: https://huggingface.co/stabilityai/stablelm-2-1_6b-chat</w:t>
      </w:r>
    </w:p>
    <w:p w14:paraId="395B9440" w14:textId="77777777" w:rsidR="00903A4F" w:rsidRPr="00903A4F" w:rsidRDefault="00903A4F" w:rsidP="004959FF">
      <w:pPr>
        <w:pStyle w:val="Bibliography"/>
        <w:spacing w:line="360" w:lineRule="auto"/>
      </w:pPr>
      <w:r w:rsidRPr="00903A4F">
        <w:t>[16]</w:t>
      </w:r>
      <w:r w:rsidRPr="00903A4F">
        <w:tab/>
        <w:t xml:space="preserve">K. M. Hermann </w:t>
      </w:r>
      <w:r w:rsidRPr="00903A4F">
        <w:rPr>
          <w:i/>
          <w:iCs/>
        </w:rPr>
        <w:t>et al.</w:t>
      </w:r>
      <w:r w:rsidRPr="00903A4F">
        <w:t>, “Teaching Machines to Read and Comprehend.” arXiv, Nov. 19, 2015. doi: 10.48550/arXiv.1506.03340.</w:t>
      </w:r>
    </w:p>
    <w:p w14:paraId="095336E4" w14:textId="77777777" w:rsidR="00903A4F" w:rsidRPr="00903A4F" w:rsidRDefault="00903A4F" w:rsidP="004959FF">
      <w:pPr>
        <w:pStyle w:val="Bibliography"/>
        <w:spacing w:line="360" w:lineRule="auto"/>
      </w:pPr>
      <w:r w:rsidRPr="00903A4F">
        <w:t>[17]</w:t>
      </w:r>
      <w:r w:rsidRPr="00903A4F">
        <w:tab/>
        <w:t>A. See, P. J. Liu, and C. D. Manning, “Get To The Point: Summarization with Pointer-Generator Networks.” arXiv, Apr. 25, 2017. doi: 10.48550/arXiv.1704.04368.</w:t>
      </w:r>
    </w:p>
    <w:p w14:paraId="586D81EC" w14:textId="77777777" w:rsidR="00903A4F" w:rsidRPr="00903A4F" w:rsidRDefault="00903A4F" w:rsidP="004959FF">
      <w:pPr>
        <w:pStyle w:val="Bibliography"/>
        <w:spacing w:line="360" w:lineRule="auto"/>
      </w:pPr>
      <w:r w:rsidRPr="00903A4F">
        <w:t>[18]</w:t>
      </w:r>
      <w:r w:rsidRPr="00903A4F">
        <w:tab/>
        <w:t xml:space="preserve">V. Karpukhin </w:t>
      </w:r>
      <w:r w:rsidRPr="00903A4F">
        <w:rPr>
          <w:i/>
          <w:iCs/>
        </w:rPr>
        <w:t>et al.</w:t>
      </w:r>
      <w:r w:rsidRPr="00903A4F">
        <w:t>, “Dense Passage Retrieval for Open-Domain Question Answering.” arXiv, Sep. 30, 2020. doi: 10.48550/arXiv.2004.04906.</w:t>
      </w:r>
    </w:p>
    <w:p w14:paraId="7C1E244E" w14:textId="77777777" w:rsidR="00903A4F" w:rsidRPr="00903A4F" w:rsidRDefault="00903A4F" w:rsidP="004959FF">
      <w:pPr>
        <w:pStyle w:val="Bibliography"/>
        <w:spacing w:line="360" w:lineRule="auto"/>
      </w:pPr>
      <w:r w:rsidRPr="00903A4F">
        <w:t>[19]</w:t>
      </w:r>
      <w:r w:rsidRPr="00903A4F">
        <w:tab/>
        <w:t xml:space="preserve">N. Ding </w:t>
      </w:r>
      <w:r w:rsidRPr="00903A4F">
        <w:rPr>
          <w:i/>
          <w:iCs/>
        </w:rPr>
        <w:t>et al.</w:t>
      </w:r>
      <w:r w:rsidRPr="00903A4F">
        <w:t>, “Enhancing Chat Language Models by Scaling High-quality Instructional Conversations.” arXiv, May 23, 2023. doi: 10.48550/arXiv.2305.14233.</w:t>
      </w:r>
    </w:p>
    <w:p w14:paraId="2B63C1EB" w14:textId="77777777" w:rsidR="00903A4F" w:rsidRPr="00903A4F" w:rsidRDefault="00903A4F" w:rsidP="004959FF">
      <w:pPr>
        <w:pStyle w:val="Bibliography"/>
        <w:spacing w:line="360" w:lineRule="auto"/>
      </w:pPr>
      <w:r w:rsidRPr="00903A4F">
        <w:t>[20]</w:t>
      </w:r>
      <w:r w:rsidRPr="00903A4F">
        <w:tab/>
        <w:t xml:space="preserve">L. Tunstall </w:t>
      </w:r>
      <w:r w:rsidRPr="00903A4F">
        <w:rPr>
          <w:i/>
          <w:iCs/>
        </w:rPr>
        <w:t>et al.</w:t>
      </w:r>
      <w:r w:rsidRPr="00903A4F">
        <w:t>, “Zephyr: Direct Distillation of LM Alignment.” arXiv, Oct. 25, 2023. doi: 10.48550/arXiv.2310.16944.</w:t>
      </w:r>
    </w:p>
    <w:p w14:paraId="2D131855" w14:textId="77777777" w:rsidR="00903A4F" w:rsidRPr="00903A4F" w:rsidRDefault="00903A4F" w:rsidP="004959FF">
      <w:pPr>
        <w:pStyle w:val="Bibliography"/>
        <w:spacing w:line="360" w:lineRule="auto"/>
      </w:pPr>
      <w:r w:rsidRPr="00903A4F">
        <w:t>[21]</w:t>
      </w:r>
      <w:r w:rsidRPr="00903A4F">
        <w:tab/>
        <w:t xml:space="preserve">L. Yu </w:t>
      </w:r>
      <w:r w:rsidRPr="00903A4F">
        <w:rPr>
          <w:i/>
          <w:iCs/>
        </w:rPr>
        <w:t>et al.</w:t>
      </w:r>
      <w:r w:rsidRPr="00903A4F">
        <w:t>, “MetaMath: Bootstrap Your Own Mathematical Questions for Large Language Models.” arXiv, May 03, 2024. doi: 10.48550/arXiv.2309.12284.</w:t>
      </w:r>
    </w:p>
    <w:p w14:paraId="5099450D" w14:textId="77777777" w:rsidR="00903A4F" w:rsidRPr="00903A4F" w:rsidRDefault="00903A4F" w:rsidP="004959FF">
      <w:pPr>
        <w:pStyle w:val="Bibliography"/>
        <w:spacing w:line="360" w:lineRule="auto"/>
      </w:pPr>
      <w:r w:rsidRPr="00903A4F">
        <w:t>[22]</w:t>
      </w:r>
      <w:r w:rsidRPr="00903A4F">
        <w:tab/>
        <w:t>Wing Lian, Bleys Goodson, Eugene Pentland, Austin Cook, Chanvichet Vong, and “Teknium,” “OpenOrca: An Open Dataset of GPT Augmented FLAN Reasoning Traces.” Accessed: Jun. 18, 2024. [Online]. Available: https://huggingface.co/datasets/Open-Orca/OpenOrca/blob/main/README.md</w:t>
      </w:r>
    </w:p>
    <w:p w14:paraId="22FAEB33" w14:textId="77777777" w:rsidR="00903A4F" w:rsidRPr="00903A4F" w:rsidRDefault="00903A4F" w:rsidP="004959FF">
      <w:pPr>
        <w:pStyle w:val="Bibliography"/>
        <w:spacing w:line="360" w:lineRule="auto"/>
      </w:pPr>
      <w:r w:rsidRPr="00903A4F">
        <w:t>[23]</w:t>
      </w:r>
      <w:r w:rsidRPr="00903A4F">
        <w:tab/>
        <w:t>S. Mukherjee, A. Mitra, G. Jawahar, S. Agarwal, H. Palangi, and A. Awadallah, “Orca: Progressive Learning from Complex Explanation Traces of GPT-4.” arXiv, Jun. 05, 2023. doi: 10.48550/arXiv.2306.02707.</w:t>
      </w:r>
    </w:p>
    <w:p w14:paraId="0F1DD773" w14:textId="77777777" w:rsidR="00903A4F" w:rsidRPr="00903A4F" w:rsidRDefault="00903A4F" w:rsidP="004959FF">
      <w:pPr>
        <w:pStyle w:val="Bibliography"/>
        <w:spacing w:line="360" w:lineRule="auto"/>
      </w:pPr>
      <w:r w:rsidRPr="00903A4F">
        <w:t>[24]</w:t>
      </w:r>
      <w:r w:rsidRPr="00903A4F">
        <w:tab/>
        <w:t xml:space="preserve">S. Longpre </w:t>
      </w:r>
      <w:r w:rsidRPr="00903A4F">
        <w:rPr>
          <w:i/>
          <w:iCs/>
        </w:rPr>
        <w:t>et al.</w:t>
      </w:r>
      <w:r w:rsidRPr="00903A4F">
        <w:t xml:space="preserve">, “The flan collection: designing data and methods for effective instruction tuning,” in </w:t>
      </w:r>
      <w:r w:rsidRPr="00903A4F">
        <w:rPr>
          <w:i/>
          <w:iCs/>
        </w:rPr>
        <w:t>Proceedings of the 40th International Conference on Machine Learning</w:t>
      </w:r>
      <w:r w:rsidRPr="00903A4F">
        <w:t>, in ICML’23, vol. 202. &lt;conf-loc&gt;, &lt;city&gt;Honolulu&lt;/city&gt;, &lt;state&gt;Hawaii&lt;/state&gt;, &lt;country&gt;USA&lt;/country&gt;, &lt;/conf-loc&gt;: JMLR.org, Jul. 2023, pp. 22631–22648.</w:t>
      </w:r>
    </w:p>
    <w:p w14:paraId="06DF1B0A" w14:textId="77777777" w:rsidR="00903A4F" w:rsidRPr="00903A4F" w:rsidRDefault="00903A4F" w:rsidP="004959FF">
      <w:pPr>
        <w:pStyle w:val="Bibliography"/>
        <w:spacing w:line="360" w:lineRule="auto"/>
      </w:pPr>
      <w:r w:rsidRPr="00903A4F">
        <w:t>[25]</w:t>
      </w:r>
      <w:r w:rsidRPr="00903A4F">
        <w:tab/>
        <w:t xml:space="preserve">H. Touvron </w:t>
      </w:r>
      <w:r w:rsidRPr="00903A4F">
        <w:rPr>
          <w:i/>
          <w:iCs/>
        </w:rPr>
        <w:t>et al.</w:t>
      </w:r>
      <w:r w:rsidRPr="00903A4F">
        <w:t>, “Llama 2: Open Foundation and Fine-Tuned Chat Models.” arXiv, Jul. 19, 2023. doi: 10.48550/arXiv.2307.09288.</w:t>
      </w:r>
    </w:p>
    <w:p w14:paraId="381D1451" w14:textId="77777777" w:rsidR="00903A4F" w:rsidRPr="00903A4F" w:rsidRDefault="00903A4F" w:rsidP="004959FF">
      <w:pPr>
        <w:pStyle w:val="Bibliography"/>
        <w:spacing w:line="360" w:lineRule="auto"/>
      </w:pPr>
      <w:r w:rsidRPr="00903A4F">
        <w:t>[26]</w:t>
      </w:r>
      <w:r w:rsidRPr="00903A4F">
        <w:tab/>
        <w:t xml:space="preserve">H. Touvron </w:t>
      </w:r>
      <w:r w:rsidRPr="00903A4F">
        <w:rPr>
          <w:i/>
          <w:iCs/>
        </w:rPr>
        <w:t>et al.</w:t>
      </w:r>
      <w:r w:rsidRPr="00903A4F">
        <w:t>, “LLaMA: Open and Efficient Foundation Language Models.” arXiv, Feb. 27, 2023. doi: 10.48550/arXiv.2302.13971.</w:t>
      </w:r>
    </w:p>
    <w:p w14:paraId="4EA13E6B" w14:textId="77777777" w:rsidR="00903A4F" w:rsidRPr="00903A4F" w:rsidRDefault="00903A4F" w:rsidP="004959FF">
      <w:pPr>
        <w:pStyle w:val="Bibliography"/>
        <w:spacing w:line="360" w:lineRule="auto"/>
      </w:pPr>
      <w:r w:rsidRPr="00903A4F">
        <w:lastRenderedPageBreak/>
        <w:t>[27]</w:t>
      </w:r>
      <w:r w:rsidRPr="00903A4F">
        <w:tab/>
        <w:t xml:space="preserve">T. Wolf </w:t>
      </w:r>
      <w:r w:rsidRPr="00903A4F">
        <w:rPr>
          <w:i/>
          <w:iCs/>
        </w:rPr>
        <w:t>et al.</w:t>
      </w:r>
      <w:r w:rsidRPr="00903A4F">
        <w:t xml:space="preserve">, “Transformers: State-of-the-Art Natural Language Processing,” in </w:t>
      </w:r>
      <w:r w:rsidRPr="00903A4F">
        <w:rPr>
          <w:i/>
          <w:iCs/>
        </w:rPr>
        <w:t>Proceedings of the 2020 Conference on Empirical Methods in Natural Language Processing: System Demonstrations</w:t>
      </w:r>
      <w:r w:rsidRPr="00903A4F">
        <w:t>, Q. Liu and D. Schlangen, Eds., Online: Association for Computational Linguistics, Oct. 2020, pp. 38–45. doi: 10.18653/v1/2020.emnlp-demos.6.</w:t>
      </w:r>
    </w:p>
    <w:p w14:paraId="1AE4644B" w14:textId="77777777" w:rsidR="00903A4F" w:rsidRPr="00903A4F" w:rsidRDefault="00903A4F" w:rsidP="004959FF">
      <w:pPr>
        <w:pStyle w:val="Bibliography"/>
        <w:spacing w:line="360" w:lineRule="auto"/>
      </w:pPr>
      <w:r w:rsidRPr="00903A4F">
        <w:t>[28]</w:t>
      </w:r>
      <w:r w:rsidRPr="00903A4F">
        <w:tab/>
        <w:t xml:space="preserve">M. Lipinski, K. Yao, C. Breitinger, J. Beel, and B. Gipp, “Evaluation of header metadata extraction approaches and tools for scientific PDF documents,” in </w:t>
      </w:r>
      <w:r w:rsidRPr="00903A4F">
        <w:rPr>
          <w:i/>
          <w:iCs/>
        </w:rPr>
        <w:t>Proceedings of the 13th ACM/IEEE-CS joint conference on Digital libraries</w:t>
      </w:r>
      <w:r w:rsidRPr="00903A4F">
        <w:t>, Indianapolis Indiana USA: ACM, Jul. 2013, pp. 385–386. doi: 10.1145/2467696.2467753.</w:t>
      </w:r>
    </w:p>
    <w:p w14:paraId="46E8476B" w14:textId="77777777" w:rsidR="00903A4F" w:rsidRPr="00903A4F" w:rsidRDefault="00903A4F" w:rsidP="004959FF">
      <w:pPr>
        <w:pStyle w:val="Bibliography"/>
        <w:spacing w:line="360" w:lineRule="auto"/>
      </w:pPr>
      <w:r w:rsidRPr="00903A4F">
        <w:t>[29]</w:t>
      </w:r>
      <w:r w:rsidRPr="00903A4F">
        <w:tab/>
        <w:t xml:space="preserve">P. Lopez, C. Du, J. Cohoon, K. Ram, and J. Howison, “Mining Software Entities in Scientific Literature: Document-level NER for an Extremely Imbalance and Large-scale Task,” in </w:t>
      </w:r>
      <w:r w:rsidRPr="00903A4F">
        <w:rPr>
          <w:i/>
          <w:iCs/>
        </w:rPr>
        <w:t>Proceedings of the 30th ACM International Conference on Information &amp; Knowledge Management</w:t>
      </w:r>
      <w:r w:rsidRPr="00903A4F">
        <w:t>, in CIKM ’21. New York, NY, USA: Association for Computing Machinery, Oct. 2021, pp. 3986–3995. doi: 10.1145/3459637.3481936.</w:t>
      </w:r>
    </w:p>
    <w:p w14:paraId="5808BA39" w14:textId="77777777" w:rsidR="00903A4F" w:rsidRPr="00903A4F" w:rsidRDefault="00903A4F" w:rsidP="004959FF">
      <w:pPr>
        <w:pStyle w:val="Bibliography"/>
        <w:spacing w:line="360" w:lineRule="auto"/>
      </w:pPr>
      <w:r w:rsidRPr="00903A4F">
        <w:t>[30]</w:t>
      </w:r>
      <w:r w:rsidRPr="00903A4F">
        <w:tab/>
        <w:t xml:space="preserve">J. M. Nicholson </w:t>
      </w:r>
      <w:r w:rsidRPr="00903A4F">
        <w:rPr>
          <w:i/>
          <w:iCs/>
        </w:rPr>
        <w:t>et al.</w:t>
      </w:r>
      <w:r w:rsidRPr="00903A4F">
        <w:t>, “scite: a smart citation index that displays the context of citations and classifies their intent using deep learning.” bioRxiv, p. 2021.03.15.435418, Mar. 16, 2021. doi: 10.1101/2021.03.15.435418.</w:t>
      </w:r>
    </w:p>
    <w:p w14:paraId="61DCFB31" w14:textId="77777777" w:rsidR="00903A4F" w:rsidRPr="00903A4F" w:rsidRDefault="00903A4F" w:rsidP="004959FF">
      <w:pPr>
        <w:pStyle w:val="Bibliography"/>
        <w:spacing w:line="360" w:lineRule="auto"/>
      </w:pPr>
      <w:r w:rsidRPr="00903A4F">
        <w:t>[31]</w:t>
      </w:r>
      <w:r w:rsidRPr="00903A4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759D6283" w14:textId="77777777" w:rsidR="00903A4F" w:rsidRPr="00903A4F" w:rsidRDefault="00903A4F" w:rsidP="004959FF">
      <w:pPr>
        <w:pStyle w:val="Bibliography"/>
        <w:spacing w:line="360" w:lineRule="auto"/>
      </w:pPr>
      <w:r w:rsidRPr="00903A4F">
        <w:t>[32]</w:t>
      </w:r>
      <w:r w:rsidRPr="00903A4F">
        <w:tab/>
        <w:t xml:space="preserve">C.-Y. Lin, “ROUGE: A Package for Automatic Evaluation of Summaries,” in </w:t>
      </w:r>
      <w:r w:rsidRPr="00903A4F">
        <w:rPr>
          <w:i/>
          <w:iCs/>
        </w:rPr>
        <w:t>Text Summarization Branches Out</w:t>
      </w:r>
      <w:r w:rsidRPr="00903A4F">
        <w:t>, Barcelona, Spain: Association for Computational Linguistics, Jul. 2004, pp. 74–81. Accessed: May 06, 2024. [Online]. Available: https://aclanthology.org/W04-1013</w:t>
      </w:r>
    </w:p>
    <w:p w14:paraId="31D92205" w14:textId="77777777" w:rsidR="00903A4F" w:rsidRPr="00903A4F" w:rsidRDefault="00903A4F" w:rsidP="004959FF">
      <w:pPr>
        <w:pStyle w:val="Bibliography"/>
        <w:spacing w:line="360" w:lineRule="auto"/>
      </w:pPr>
      <w:r w:rsidRPr="00903A4F">
        <w:t>[33]</w:t>
      </w:r>
      <w:r w:rsidRPr="00903A4F">
        <w:tab/>
        <w:t>R. Deienno, D. Nesvorny, M. S. Clement, W. F. Bottke, A. Izidoro, and K. J. Walsh, “Accretion and Uneven Depletion of the Main Asteroid Belt.” arXiv, Apr. 04, 2024. Accessed: Apr. 08, 2024. [Online]. Available: http://arxiv.org/abs/2404.03791</w:t>
      </w:r>
    </w:p>
    <w:p w14:paraId="71FAD8FA" w14:textId="77777777" w:rsidR="00903A4F" w:rsidRPr="00903A4F" w:rsidRDefault="00903A4F" w:rsidP="004959FF">
      <w:pPr>
        <w:pStyle w:val="Bibliography"/>
        <w:spacing w:line="360" w:lineRule="auto"/>
      </w:pPr>
      <w:r w:rsidRPr="00903A4F">
        <w:t>[34]</w:t>
      </w:r>
      <w:r w:rsidRPr="00903A4F">
        <w:tab/>
        <w:t>E. Elokda, H. Nax, S. Bolognani, and F. Dörfler, “Karma: An Experimental Study.” arXiv, Apr. 03, 2024. doi: 10.48550/arXiv.2404.02687.</w:t>
      </w:r>
    </w:p>
    <w:p w14:paraId="3F62F3BE" w14:textId="77777777" w:rsidR="00903A4F" w:rsidRPr="00903A4F" w:rsidRDefault="00903A4F" w:rsidP="004959FF">
      <w:pPr>
        <w:pStyle w:val="Bibliography"/>
        <w:spacing w:line="360" w:lineRule="auto"/>
      </w:pPr>
      <w:r w:rsidRPr="00903A4F">
        <w:t>[35]</w:t>
      </w:r>
      <w:r w:rsidRPr="00903A4F">
        <w:tab/>
        <w:t>K. S. Hansen, J. D. Moreno-Ternero, and L. P. Østerdal, “Productivity and quality-adjusted life years: QALYs, PALYs and beyond.” arXiv, Apr. 05, 2024. Accessed: Apr. 08, 2024. [Online]. Available: http://arxiv.org/abs/2404.04121</w:t>
      </w:r>
    </w:p>
    <w:p w14:paraId="522DA2DA" w14:textId="77777777" w:rsidR="00903A4F" w:rsidRPr="00903A4F" w:rsidRDefault="00903A4F" w:rsidP="004959FF">
      <w:pPr>
        <w:pStyle w:val="Bibliography"/>
        <w:spacing w:line="360" w:lineRule="auto"/>
      </w:pPr>
      <w:r w:rsidRPr="00903A4F">
        <w:lastRenderedPageBreak/>
        <w:t>[36]</w:t>
      </w:r>
      <w:r w:rsidRPr="00903A4F">
        <w:tab/>
        <w:t>A. J. Peterson, “AI and the Problem of Knowledge Collapse.” arXiv, Apr. 04, 2024. doi: 10.48550/arXiv.2404.03502.</w:t>
      </w:r>
    </w:p>
    <w:p w14:paraId="3BCD7570" w14:textId="77777777" w:rsidR="00903A4F" w:rsidRPr="00903A4F" w:rsidRDefault="00903A4F" w:rsidP="004959FF">
      <w:pPr>
        <w:pStyle w:val="Bibliography"/>
        <w:spacing w:line="360" w:lineRule="auto"/>
      </w:pPr>
      <w:r w:rsidRPr="00903A4F">
        <w:t>[37]</w:t>
      </w:r>
      <w:r w:rsidRPr="00903A4F">
        <w:tab/>
        <w:t>D. L. Pires and M. Broom, “The rules of multiplayer cooperation in networks of communities.” arXiv, Apr. 04, 2024. Accessed: Apr. 08, 2024. [Online]. Available: http://arxiv.org/abs/2404.03718</w:t>
      </w:r>
    </w:p>
    <w:p w14:paraId="541F2746" w14:textId="77777777" w:rsidR="00903A4F" w:rsidRPr="00903A4F" w:rsidRDefault="00903A4F" w:rsidP="004959FF">
      <w:pPr>
        <w:pStyle w:val="Bibliography"/>
        <w:spacing w:line="360" w:lineRule="auto"/>
      </w:pPr>
      <w:r w:rsidRPr="00903A4F">
        <w:t>[38]</w:t>
      </w:r>
      <w:r w:rsidRPr="00903A4F">
        <w:tab/>
        <w:t>D. Raposo, S. Ritter, B. Richards, T. Lillicrap, P. C. Humphreys, and A. Santoro, “Mixture-of-Depths: Dynamically allocating compute in transformer-based language models.” arXiv, Apr. 02, 2024. Accessed: Apr. 08, 2024. [Online]. Available: http://arxiv.org/abs/2404.02258</w:t>
      </w:r>
    </w:p>
    <w:p w14:paraId="4A327D40" w14:textId="77777777" w:rsidR="00903A4F" w:rsidRPr="00903A4F" w:rsidRDefault="00903A4F" w:rsidP="004959FF">
      <w:pPr>
        <w:pStyle w:val="Bibliography"/>
        <w:spacing w:line="360" w:lineRule="auto"/>
      </w:pPr>
      <w:r w:rsidRPr="00903A4F">
        <w:t>[39]</w:t>
      </w:r>
      <w:r w:rsidRPr="00903A4F">
        <w:tab/>
        <w:t>I. Urteaga and C. H. Wiggins, “Sequential Monte Carlo Bandits.” arXiv, Apr. 04, 2024. doi: 10.48550/arXiv.1808.02933.</w:t>
      </w:r>
    </w:p>
    <w:p w14:paraId="0DFBCB68" w14:textId="77777777" w:rsidR="00903A4F" w:rsidRPr="00903A4F" w:rsidRDefault="00903A4F" w:rsidP="004959FF">
      <w:pPr>
        <w:pStyle w:val="Bibliography"/>
        <w:spacing w:line="360" w:lineRule="auto"/>
      </w:pPr>
      <w:r w:rsidRPr="00903A4F">
        <w:t>[40]</w:t>
      </w:r>
      <w:r w:rsidRPr="00903A4F">
        <w:tab/>
        <w:t>G. Viglietta, “History Trees and Their Applications.” arXiv, Apr. 04, 2024. doi: 10.48550/arXiv.2404.02673.</w:t>
      </w:r>
    </w:p>
    <w:p w14:paraId="0FB70F61" w14:textId="77777777" w:rsidR="00903A4F" w:rsidRPr="00903A4F" w:rsidRDefault="00903A4F" w:rsidP="004959FF">
      <w:pPr>
        <w:pStyle w:val="Bibliography"/>
        <w:spacing w:line="360" w:lineRule="auto"/>
      </w:pPr>
      <w:r w:rsidRPr="00903A4F">
        <w:t>[41]</w:t>
      </w:r>
      <w:r w:rsidRPr="00903A4F">
        <w:tab/>
        <w:t>C. A. Valle, “Portfolio optimisation: bridging the gap between theory and practice.” arXiv, Jun. 30, 2024. doi: 10.48550/arXiv.2407.00887.</w:t>
      </w:r>
    </w:p>
    <w:p w14:paraId="7CD5B15C" w14:textId="77777777" w:rsidR="00903A4F" w:rsidRPr="00903A4F" w:rsidRDefault="00903A4F" w:rsidP="004959FF">
      <w:pPr>
        <w:pStyle w:val="Bibliography"/>
        <w:spacing w:line="360" w:lineRule="auto"/>
      </w:pPr>
      <w:r w:rsidRPr="00903A4F">
        <w:t>[42]</w:t>
      </w:r>
      <w:r w:rsidRPr="00903A4F">
        <w:tab/>
        <w:t>N. Klein, T. Chen, H. Tak, R. Casal, and E. Khoury, “Source Tracing of Audio Deepfake Systems.” arXiv, Jul. 10, 2024. doi: 10.48550/arXiv.2407.08016.</w:t>
      </w:r>
    </w:p>
    <w:p w14:paraId="73EAA045" w14:textId="680486A2" w:rsidR="00650B16" w:rsidRPr="00C66CDF" w:rsidRDefault="00863DB6" w:rsidP="004959FF">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43" w:name="_Toc171850068"/>
      <w:r w:rsidRPr="00C66CDF">
        <w:lastRenderedPageBreak/>
        <w:t>APPENDIX</w:t>
      </w:r>
      <w:bookmarkEnd w:id="243"/>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i = (a i , p i , t i ), where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 ,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 ,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 ,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 ,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 ,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i , tW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i , p i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 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i , for each (a i , p i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 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i (s) denotes the health status of individual i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This would require a reinterpretation of some of the axioms we considered above. 18   Likewise, instead of assuming that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hereBy FHPS, [(a * , 1, t i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i = t i (a contradiction), or t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set.By PLD and ZERO, it follows that either t * i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i (a i , p i , t i ) = t * i for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i () = f j () = f () for each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 so the range of f is a connected subset of R. Also, by FHPS,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i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In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p)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i ) = w(a, p)t i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i ) = w(a i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And we may write: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desired.Suppos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By PICT, [(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Now, as E[(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r(a i ) = r(a j ), for each pair a i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r(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73B699B8" w:rsidR="00A254F0" w:rsidRPr="00F25C75" w:rsidRDefault="00911575" w:rsidP="00574681">
      <w:pPr>
        <w:pStyle w:val="Caption"/>
        <w:rPr>
          <w:sz w:val="24"/>
          <w:szCs w:val="24"/>
          <w:lang w:val="vi-VN"/>
        </w:rPr>
      </w:pPr>
      <w:bookmarkStart w:id="244" w:name="_Toc169634984"/>
      <w:bookmarkStart w:id="245" w:name="_Toc171850092"/>
      <w:r w:rsidRPr="00C66CDF">
        <w:t xml:space="preserve">Figure </w:t>
      </w:r>
      <w:r w:rsidR="00DE024E">
        <w:fldChar w:fldCharType="begin"/>
      </w:r>
      <w:r w:rsidR="00DE024E">
        <w:instrText xml:space="preserve"> STYLEREF 1 \s </w:instrText>
      </w:r>
      <w:r w:rsidR="00DE024E">
        <w:fldChar w:fldCharType="separate"/>
      </w:r>
      <w:r w:rsidR="00685E22">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685E22">
        <w:rPr>
          <w:noProof/>
        </w:rPr>
        <w:t>1</w:t>
      </w:r>
      <w:r w:rsidR="00DE024E">
        <w:fldChar w:fldCharType="end"/>
      </w:r>
      <w:r w:rsidRPr="00C66CDF">
        <w:t xml:space="preserve"> – Segmentation full result</w:t>
      </w:r>
      <w:bookmarkEnd w:id="244"/>
      <w:bookmarkEnd w:id="245"/>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9E11B4" w14:textId="77777777" w:rsidR="00837F99" w:rsidRPr="00C66CDF" w:rsidRDefault="00837F99" w:rsidP="00D653E5">
      <w:r w:rsidRPr="00C66CDF">
        <w:separator/>
      </w:r>
    </w:p>
  </w:endnote>
  <w:endnote w:type="continuationSeparator" w:id="0">
    <w:p w14:paraId="35A70852" w14:textId="77777777" w:rsidR="00837F99" w:rsidRPr="00C66CDF" w:rsidRDefault="00837F99" w:rsidP="00D653E5">
      <w:r w:rsidRPr="00C66CDF">
        <w:continuationSeparator/>
      </w:r>
    </w:p>
  </w:endnote>
  <w:endnote w:type="continuationNotice" w:id="1">
    <w:p w14:paraId="1369E07F" w14:textId="77777777" w:rsidR="00837F99" w:rsidRPr="00C66CDF" w:rsidRDefault="00837F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A7837B" w14:textId="77777777" w:rsidR="00837F99" w:rsidRPr="00C66CDF" w:rsidRDefault="00837F99" w:rsidP="00D653E5">
      <w:r w:rsidRPr="00C66CDF">
        <w:separator/>
      </w:r>
    </w:p>
  </w:footnote>
  <w:footnote w:type="continuationSeparator" w:id="0">
    <w:p w14:paraId="542E608E" w14:textId="77777777" w:rsidR="00837F99" w:rsidRPr="00C66CDF" w:rsidRDefault="00837F99" w:rsidP="00D653E5">
      <w:r w:rsidRPr="00C66CDF">
        <w:continuationSeparator/>
      </w:r>
    </w:p>
  </w:footnote>
  <w:footnote w:type="continuationNotice" w:id="1">
    <w:p w14:paraId="00A09702" w14:textId="77777777" w:rsidR="00837F99" w:rsidRPr="00C66CDF" w:rsidRDefault="00837F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5095BFB"/>
    <w:multiLevelType w:val="hybridMultilevel"/>
    <w:tmpl w:val="F7448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4E3B9F"/>
    <w:multiLevelType w:val="hybridMultilevel"/>
    <w:tmpl w:val="E236D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169969">
    <w:abstractNumId w:val="3"/>
  </w:num>
  <w:num w:numId="2" w16cid:durableId="1716465250">
    <w:abstractNumId w:val="5"/>
  </w:num>
  <w:num w:numId="3" w16cid:durableId="8251231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72404327">
    <w:abstractNumId w:val="14"/>
  </w:num>
  <w:num w:numId="5" w16cid:durableId="1499541482">
    <w:abstractNumId w:val="12"/>
  </w:num>
  <w:num w:numId="6" w16cid:durableId="812798540">
    <w:abstractNumId w:val="8"/>
  </w:num>
  <w:num w:numId="7" w16cid:durableId="972632992">
    <w:abstractNumId w:val="9"/>
  </w:num>
  <w:num w:numId="8" w16cid:durableId="1017390797">
    <w:abstractNumId w:val="10"/>
  </w:num>
  <w:num w:numId="9" w16cid:durableId="1675836982">
    <w:abstractNumId w:val="11"/>
  </w:num>
  <w:num w:numId="10" w16cid:durableId="1109272554">
    <w:abstractNumId w:val="15"/>
  </w:num>
  <w:num w:numId="11" w16cid:durableId="1081179660">
    <w:abstractNumId w:val="13"/>
  </w:num>
  <w:num w:numId="12" w16cid:durableId="185295624">
    <w:abstractNumId w:val="4"/>
  </w:num>
  <w:num w:numId="13" w16cid:durableId="182238095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3AAC"/>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2497"/>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29C"/>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05EC"/>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25F"/>
    <w:rsid w:val="00493EFD"/>
    <w:rsid w:val="0049502B"/>
    <w:rsid w:val="00495324"/>
    <w:rsid w:val="004959FF"/>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5EC6"/>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998"/>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6F61"/>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36CDA"/>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2BAD"/>
    <w:rsid w:val="0067306F"/>
    <w:rsid w:val="006732BF"/>
    <w:rsid w:val="006744E0"/>
    <w:rsid w:val="006829BE"/>
    <w:rsid w:val="00682F81"/>
    <w:rsid w:val="006831AA"/>
    <w:rsid w:val="0068323B"/>
    <w:rsid w:val="006839A6"/>
    <w:rsid w:val="00684224"/>
    <w:rsid w:val="00684998"/>
    <w:rsid w:val="00685984"/>
    <w:rsid w:val="00685E22"/>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3D49"/>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BFC"/>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01EF"/>
    <w:rsid w:val="007D0CBA"/>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36B5"/>
    <w:rsid w:val="008368D8"/>
    <w:rsid w:val="00836F34"/>
    <w:rsid w:val="00837F99"/>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4A6"/>
    <w:rsid w:val="00864D76"/>
    <w:rsid w:val="0086578E"/>
    <w:rsid w:val="00866F89"/>
    <w:rsid w:val="00871027"/>
    <w:rsid w:val="00872B8D"/>
    <w:rsid w:val="0087354B"/>
    <w:rsid w:val="00873DB4"/>
    <w:rsid w:val="00874093"/>
    <w:rsid w:val="00875E98"/>
    <w:rsid w:val="008766DD"/>
    <w:rsid w:val="00877E21"/>
    <w:rsid w:val="0088200C"/>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A4F"/>
    <w:rsid w:val="00903D8B"/>
    <w:rsid w:val="0090543F"/>
    <w:rsid w:val="009074AB"/>
    <w:rsid w:val="0090790E"/>
    <w:rsid w:val="00911575"/>
    <w:rsid w:val="00913743"/>
    <w:rsid w:val="00913C0C"/>
    <w:rsid w:val="00915D64"/>
    <w:rsid w:val="00915FCC"/>
    <w:rsid w:val="00916B3C"/>
    <w:rsid w:val="00922ECB"/>
    <w:rsid w:val="00922F57"/>
    <w:rsid w:val="009249AD"/>
    <w:rsid w:val="00927EB5"/>
    <w:rsid w:val="0093153B"/>
    <w:rsid w:val="0093456F"/>
    <w:rsid w:val="009347A6"/>
    <w:rsid w:val="009357FF"/>
    <w:rsid w:val="00935FE7"/>
    <w:rsid w:val="0093617C"/>
    <w:rsid w:val="009366C1"/>
    <w:rsid w:val="00936B6C"/>
    <w:rsid w:val="009373C4"/>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0C20"/>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74A"/>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4267"/>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5C66"/>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9578F"/>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40"/>
    <w:rsid w:val="00B34FBF"/>
    <w:rsid w:val="00B35075"/>
    <w:rsid w:val="00B368C9"/>
    <w:rsid w:val="00B4003C"/>
    <w:rsid w:val="00B410F9"/>
    <w:rsid w:val="00B412FB"/>
    <w:rsid w:val="00B41ACD"/>
    <w:rsid w:val="00B41D2B"/>
    <w:rsid w:val="00B41F2B"/>
    <w:rsid w:val="00B42373"/>
    <w:rsid w:val="00B42893"/>
    <w:rsid w:val="00B44B4A"/>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27"/>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1850"/>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1B60"/>
    <w:rsid w:val="00C228CC"/>
    <w:rsid w:val="00C25322"/>
    <w:rsid w:val="00C2654D"/>
    <w:rsid w:val="00C27B28"/>
    <w:rsid w:val="00C27C56"/>
    <w:rsid w:val="00C300CD"/>
    <w:rsid w:val="00C30952"/>
    <w:rsid w:val="00C30BDE"/>
    <w:rsid w:val="00C30C5B"/>
    <w:rsid w:val="00C314D8"/>
    <w:rsid w:val="00C31F73"/>
    <w:rsid w:val="00C34B35"/>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3AB0"/>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04D"/>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30EF"/>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3D12"/>
    <w:rsid w:val="00D57648"/>
    <w:rsid w:val="00D57909"/>
    <w:rsid w:val="00D60286"/>
    <w:rsid w:val="00D609AA"/>
    <w:rsid w:val="00D60A49"/>
    <w:rsid w:val="00D62DA9"/>
    <w:rsid w:val="00D632D1"/>
    <w:rsid w:val="00D633C8"/>
    <w:rsid w:val="00D63C0C"/>
    <w:rsid w:val="00D646E1"/>
    <w:rsid w:val="00D653E5"/>
    <w:rsid w:val="00D66BBA"/>
    <w:rsid w:val="00D67678"/>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441F"/>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0F0A"/>
    <w:rsid w:val="00DC14E5"/>
    <w:rsid w:val="00DC31A7"/>
    <w:rsid w:val="00DC6FDC"/>
    <w:rsid w:val="00DC7557"/>
    <w:rsid w:val="00DD08CD"/>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520"/>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5D12"/>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5C2B"/>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1F0"/>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F00BE9"/>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B8D"/>
    <w:rsid w:val="00F31F6B"/>
    <w:rsid w:val="00F32A51"/>
    <w:rsid w:val="00F32D17"/>
    <w:rsid w:val="00F33514"/>
    <w:rsid w:val="00F33911"/>
    <w:rsid w:val="00F3466F"/>
    <w:rsid w:val="00F34C7C"/>
    <w:rsid w:val="00F35D6B"/>
    <w:rsid w:val="00F419FD"/>
    <w:rsid w:val="00F42F58"/>
    <w:rsid w:val="00F43BBE"/>
    <w:rsid w:val="00F45E33"/>
    <w:rsid w:val="00F464B1"/>
    <w:rsid w:val="00F47168"/>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95B12"/>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7"/>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7"/>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7"/>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7"/>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7"/>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7"/>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7"/>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7"/>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7"/>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rsid w:val="00FA4172"/>
    <w:rPr>
      <w:rFonts w:ascii="Cambria" w:eastAsia="Times New Roman" w:hAnsi="Cambria"/>
      <w:color w:val="243F60"/>
      <w:sz w:val="24"/>
      <w:szCs w:val="24"/>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sz w:val="24"/>
      <w:szCs w:val="24"/>
    </w:rPr>
  </w:style>
  <w:style w:type="character" w:customStyle="1" w:styleId="Heading8Char">
    <w:name w:val="Heading 8 Char"/>
    <w:link w:val="Heading8"/>
    <w:rsid w:val="00977A84"/>
    <w:rPr>
      <w:rFonts w:eastAsia="Times New Roman"/>
      <w:i/>
      <w:iCs/>
      <w:sz w:val="24"/>
      <w:szCs w:val="24"/>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2"/>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4758</TotalTime>
  <Pages>63</Pages>
  <Words>32313</Words>
  <Characters>184190</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58</cp:revision>
  <cp:lastPrinted>2024-07-14T05:06:00Z</cp:lastPrinted>
  <dcterms:created xsi:type="dcterms:W3CDTF">2021-09-23T18:04:00Z</dcterms:created>
  <dcterms:modified xsi:type="dcterms:W3CDTF">2024-07-14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moxbr2Hq"/&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